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21098" w:rsidRPr="00E76AE8" w:rsidRDefault="00421098" w:rsidP="00421098">
      <w:pPr>
        <w:pStyle w:val="Heading2"/>
        <w:jc w:val="center"/>
        <w:rPr>
          <w:rFonts w:asciiTheme="minorHAnsi" w:hAnsiTheme="minorHAnsi"/>
          <w:b/>
          <w:i/>
          <w:u w:val="none"/>
        </w:rPr>
      </w:pPr>
      <w:bookmarkStart w:id="0" w:name="_GoBack"/>
      <w:bookmarkEnd w:id="0"/>
      <w:r w:rsidRPr="00E76AE8">
        <w:rPr>
          <w:rFonts w:asciiTheme="minorHAnsi" w:hAnsiTheme="minorHAnsi"/>
          <w:b/>
          <w:i/>
          <w:u w:val="none"/>
        </w:rPr>
        <w:t>Epidemiology and Infection</w:t>
      </w:r>
    </w:p>
    <w:p w:rsidR="00421098" w:rsidRPr="00E76AE8" w:rsidRDefault="00421098" w:rsidP="00421098">
      <w:pPr>
        <w:spacing w:line="480" w:lineRule="auto"/>
        <w:jc w:val="center"/>
      </w:pPr>
      <w:r w:rsidRPr="00E76AE8">
        <w:t xml:space="preserve">Importance of Case Age in the Purported Association between Phylogenetics and Hemolytic Uremic Syndrome in </w:t>
      </w:r>
      <w:r w:rsidRPr="00E76AE8">
        <w:rPr>
          <w:i/>
        </w:rPr>
        <w:t>Escherichia coli</w:t>
      </w:r>
      <w:r w:rsidRPr="00E76AE8">
        <w:t xml:space="preserve"> O157:H7 Infections</w:t>
      </w:r>
    </w:p>
    <w:p w:rsidR="00421098" w:rsidRPr="00E76AE8" w:rsidRDefault="00421098" w:rsidP="00421098">
      <w:pPr>
        <w:spacing w:line="480" w:lineRule="auto"/>
        <w:jc w:val="center"/>
        <w:rPr>
          <w:vertAlign w:val="superscript"/>
        </w:rPr>
      </w:pPr>
      <w:r w:rsidRPr="00E76AE8">
        <w:t>G. A. M. Tarr</w:t>
      </w:r>
      <w:r w:rsidR="00936C27" w:rsidRPr="00E76AE8">
        <w:rPr>
          <w:vertAlign w:val="superscript"/>
        </w:rPr>
        <w:t>1</w:t>
      </w:r>
      <w:r w:rsidRPr="00E76AE8">
        <w:t>, S. Shringi</w:t>
      </w:r>
      <w:r w:rsidR="00936C27" w:rsidRPr="00E76AE8">
        <w:rPr>
          <w:vertAlign w:val="superscript"/>
        </w:rPr>
        <w:t>2</w:t>
      </w:r>
      <w:r w:rsidRPr="00E76AE8">
        <w:t>, H. N. Oltean</w:t>
      </w:r>
      <w:r w:rsidR="00936C27" w:rsidRPr="00E76AE8">
        <w:rPr>
          <w:vertAlign w:val="superscript"/>
        </w:rPr>
        <w:t>3</w:t>
      </w:r>
      <w:r w:rsidRPr="00E76AE8">
        <w:t>, J. Mayer</w:t>
      </w:r>
      <w:r w:rsidR="00936C27" w:rsidRPr="00E76AE8">
        <w:rPr>
          <w:vertAlign w:val="superscript"/>
        </w:rPr>
        <w:t>4</w:t>
      </w:r>
      <w:r w:rsidR="00CA5E5D" w:rsidRPr="00E76AE8">
        <w:rPr>
          <w:vertAlign w:val="superscript"/>
        </w:rPr>
        <w:t>,5</w:t>
      </w:r>
      <w:r w:rsidRPr="00E76AE8">
        <w:t>, P. Rabinowitz</w:t>
      </w:r>
      <w:r w:rsidR="00CA5E5D" w:rsidRPr="00E76AE8">
        <w:rPr>
          <w:vertAlign w:val="superscript"/>
        </w:rPr>
        <w:t>6</w:t>
      </w:r>
      <w:r w:rsidRPr="00E76AE8">
        <w:t>, J. Wakefield</w:t>
      </w:r>
      <w:r w:rsidR="00CA5E5D" w:rsidRPr="00E76AE8">
        <w:rPr>
          <w:vertAlign w:val="superscript"/>
        </w:rPr>
        <w:t>7</w:t>
      </w:r>
      <w:r w:rsidRPr="00E76AE8">
        <w:t>, P. I. Tarr</w:t>
      </w:r>
      <w:r w:rsidR="00CA5E5D" w:rsidRPr="00E76AE8">
        <w:rPr>
          <w:vertAlign w:val="superscript"/>
        </w:rPr>
        <w:t>8</w:t>
      </w:r>
      <w:r w:rsidRPr="00E76AE8">
        <w:t>, T. E. Besser</w:t>
      </w:r>
      <w:r w:rsidR="00936C27" w:rsidRPr="00E76AE8">
        <w:rPr>
          <w:vertAlign w:val="superscript"/>
        </w:rPr>
        <w:t>2</w:t>
      </w:r>
      <w:r w:rsidRPr="00E76AE8">
        <w:t>, A. I. Phipps</w:t>
      </w:r>
      <w:r w:rsidR="00936C27" w:rsidRPr="00E76AE8">
        <w:rPr>
          <w:vertAlign w:val="superscript"/>
        </w:rPr>
        <w:t>4</w:t>
      </w:r>
    </w:p>
    <w:p w:rsidR="00CA5E5D" w:rsidRPr="00E76AE8" w:rsidRDefault="00CA5E5D" w:rsidP="00CA5E5D">
      <w:pPr>
        <w:spacing w:line="480" w:lineRule="auto"/>
      </w:pPr>
      <w:r w:rsidRPr="00E76AE8">
        <w:rPr>
          <w:vertAlign w:val="superscript"/>
        </w:rPr>
        <w:t xml:space="preserve">1 </w:t>
      </w:r>
      <w:r w:rsidRPr="00E76AE8">
        <w:t>Department of Pediatrics, University of Calgary Cumming School of Medicine</w:t>
      </w:r>
    </w:p>
    <w:p w:rsidR="00CA5E5D" w:rsidRPr="00E76AE8" w:rsidRDefault="00CA5E5D" w:rsidP="00CA5E5D">
      <w:pPr>
        <w:spacing w:line="480" w:lineRule="auto"/>
        <w:rPr>
          <w:vertAlign w:val="superscript"/>
        </w:rPr>
      </w:pPr>
      <w:r w:rsidRPr="00E76AE8">
        <w:rPr>
          <w:vertAlign w:val="superscript"/>
        </w:rPr>
        <w:t>2</w:t>
      </w:r>
      <w:r w:rsidRPr="00E76AE8">
        <w:t xml:space="preserve"> Veterinary Microbiology and Pathology, Washington State University</w:t>
      </w:r>
    </w:p>
    <w:p w:rsidR="00CA5E5D" w:rsidRPr="00E76AE8" w:rsidRDefault="00CA5E5D" w:rsidP="00CA5E5D">
      <w:pPr>
        <w:spacing w:line="480" w:lineRule="auto"/>
        <w:rPr>
          <w:vertAlign w:val="superscript"/>
        </w:rPr>
      </w:pPr>
      <w:r w:rsidRPr="00E76AE8">
        <w:rPr>
          <w:vertAlign w:val="superscript"/>
        </w:rPr>
        <w:t>3</w:t>
      </w:r>
      <w:r w:rsidRPr="00E76AE8">
        <w:rPr>
          <w:rFonts w:cstheme="minorHAnsi"/>
        </w:rPr>
        <w:t xml:space="preserve"> Washington State Department of Health</w:t>
      </w:r>
    </w:p>
    <w:p w:rsidR="00CA5E5D" w:rsidRPr="00E76AE8" w:rsidRDefault="00CA5E5D" w:rsidP="00CA5E5D">
      <w:pPr>
        <w:spacing w:line="480" w:lineRule="auto"/>
        <w:rPr>
          <w:vertAlign w:val="superscript"/>
        </w:rPr>
      </w:pPr>
      <w:r w:rsidRPr="00E76AE8">
        <w:rPr>
          <w:vertAlign w:val="superscript"/>
        </w:rPr>
        <w:t>4</w:t>
      </w:r>
      <w:r w:rsidRPr="00E76AE8">
        <w:rPr>
          <w:rFonts w:cstheme="minorHAnsi"/>
        </w:rPr>
        <w:t xml:space="preserve"> Department of Epidemiology, University of Washington</w:t>
      </w:r>
    </w:p>
    <w:p w:rsidR="00CA5E5D" w:rsidRPr="00E76AE8" w:rsidRDefault="00CA5E5D" w:rsidP="00CA5E5D">
      <w:pPr>
        <w:spacing w:line="480" w:lineRule="auto"/>
        <w:rPr>
          <w:vertAlign w:val="superscript"/>
        </w:rPr>
      </w:pPr>
      <w:r w:rsidRPr="00E76AE8">
        <w:rPr>
          <w:vertAlign w:val="superscript"/>
        </w:rPr>
        <w:t>5</w:t>
      </w:r>
      <w:r w:rsidRPr="00E76AE8">
        <w:rPr>
          <w:rFonts w:cstheme="minorHAnsi"/>
        </w:rPr>
        <w:t xml:space="preserve"> Department of Geography, University of Washington</w:t>
      </w:r>
    </w:p>
    <w:p w:rsidR="00CA5E5D" w:rsidRPr="00E76AE8" w:rsidRDefault="00CA5E5D" w:rsidP="00CA5E5D">
      <w:pPr>
        <w:spacing w:line="480" w:lineRule="auto"/>
        <w:rPr>
          <w:vertAlign w:val="superscript"/>
        </w:rPr>
      </w:pPr>
      <w:r w:rsidRPr="00E76AE8">
        <w:rPr>
          <w:vertAlign w:val="superscript"/>
        </w:rPr>
        <w:t>6</w:t>
      </w:r>
      <w:r w:rsidRPr="00E76AE8">
        <w:rPr>
          <w:rFonts w:cstheme="minorHAnsi"/>
        </w:rPr>
        <w:t xml:space="preserve"> Department of Environmental and Occupational Health Sciences and Center for One Health Research, University of Washington</w:t>
      </w:r>
    </w:p>
    <w:p w:rsidR="00CA5E5D" w:rsidRPr="00E76AE8" w:rsidRDefault="00CA5E5D" w:rsidP="00CA5E5D">
      <w:pPr>
        <w:spacing w:line="480" w:lineRule="auto"/>
        <w:rPr>
          <w:vertAlign w:val="superscript"/>
        </w:rPr>
      </w:pPr>
      <w:r w:rsidRPr="00E76AE8">
        <w:rPr>
          <w:vertAlign w:val="superscript"/>
        </w:rPr>
        <w:t>7</w:t>
      </w:r>
      <w:r w:rsidRPr="00E76AE8">
        <w:rPr>
          <w:rFonts w:cstheme="minorHAnsi"/>
        </w:rPr>
        <w:t xml:space="preserve"> Departments of Biostatistics and Statistics, University of Washington</w:t>
      </w:r>
    </w:p>
    <w:p w:rsidR="00CA5E5D" w:rsidRPr="00E76AE8" w:rsidRDefault="00CA5E5D" w:rsidP="00CA5E5D">
      <w:pPr>
        <w:spacing w:line="480" w:lineRule="auto"/>
      </w:pPr>
      <w:r w:rsidRPr="00E76AE8">
        <w:rPr>
          <w:vertAlign w:val="superscript"/>
        </w:rPr>
        <w:t>8</w:t>
      </w:r>
      <w:r w:rsidRPr="00E76AE8">
        <w:rPr>
          <w:rFonts w:cstheme="minorHAnsi"/>
        </w:rPr>
        <w:t xml:space="preserve"> Department of Pediatrics, Washington University in St. Louis School of Medicine</w:t>
      </w:r>
    </w:p>
    <w:p w:rsidR="00421098" w:rsidRPr="00E76AE8" w:rsidRDefault="00421098" w:rsidP="00CC140C">
      <w:pPr>
        <w:pStyle w:val="Heading2"/>
        <w:rPr>
          <w:rFonts w:asciiTheme="minorHAnsi" w:hAnsiTheme="minorHAnsi"/>
          <w:b/>
        </w:rPr>
      </w:pPr>
    </w:p>
    <w:p w:rsidR="00CD6B56" w:rsidRPr="00E76AE8" w:rsidRDefault="00CD6B56" w:rsidP="00CC140C">
      <w:pPr>
        <w:pStyle w:val="Heading2"/>
        <w:rPr>
          <w:rFonts w:asciiTheme="minorHAnsi" w:hAnsiTheme="minorHAnsi"/>
          <w:b/>
        </w:rPr>
      </w:pPr>
      <w:r w:rsidRPr="00E76AE8">
        <w:rPr>
          <w:rFonts w:asciiTheme="minorHAnsi" w:hAnsiTheme="minorHAnsi"/>
          <w:b/>
        </w:rPr>
        <w:t>Supplement</w:t>
      </w:r>
      <w:r w:rsidR="00421098" w:rsidRPr="00E76AE8">
        <w:rPr>
          <w:rFonts w:asciiTheme="minorHAnsi" w:hAnsiTheme="minorHAnsi"/>
          <w:b/>
        </w:rPr>
        <w:t>ary Material</w:t>
      </w:r>
    </w:p>
    <w:p w:rsidR="00CD6B56" w:rsidRPr="00E76AE8" w:rsidRDefault="00CD6B56" w:rsidP="00CC140C">
      <w:pPr>
        <w:spacing w:after="0" w:line="480" w:lineRule="auto"/>
        <w:rPr>
          <w:b/>
        </w:rPr>
      </w:pPr>
      <w:r w:rsidRPr="00E76AE8">
        <w:rPr>
          <w:b/>
        </w:rPr>
        <w:t>Assigning Phylogenetic Lineage to Non-SNP-typed Isolates</w:t>
      </w:r>
    </w:p>
    <w:p w:rsidR="00CD6B56" w:rsidRPr="00E76AE8" w:rsidRDefault="00CD6B56" w:rsidP="00CC140C">
      <w:pPr>
        <w:spacing w:after="0" w:line="480" w:lineRule="auto"/>
        <w:ind w:firstLine="720"/>
      </w:pPr>
      <w:r w:rsidRPr="00E76AE8">
        <w:t xml:space="preserve">In previous </w:t>
      </w:r>
      <w:r w:rsidRPr="00E76AE8">
        <w:rPr>
          <w:i/>
        </w:rPr>
        <w:t>E. coli</w:t>
      </w:r>
      <w:r w:rsidRPr="00E76AE8">
        <w:t xml:space="preserve"> O157:H7 phylogenetic classification</w:t>
      </w:r>
      <w:r w:rsidR="006F470D" w:rsidRPr="00E76AE8">
        <w:t>s used to assess the association with HUS</w:t>
      </w:r>
      <w:r w:rsidRPr="00E76AE8">
        <w:t xml:space="preserve">, it has been common to use a single representative isolate from each PFGE subtype </w:t>
      </w:r>
      <w:r w:rsidRPr="00E76AE8">
        <w:fldChar w:fldCharType="begin">
          <w:fldData xml:space="preserve">PEVuZE5vdGU+PENpdGU+PEF1dGhvcj5JeW9kYTwvQXV0aG9yPjxZZWFyPjIwMTQ8L1llYXI+PFJl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Q4NjgtNzM8L3BhZ2Vz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</w:fldData>
        </w:fldChar>
      </w:r>
      <w:r w:rsidRPr="00E76AE8">
        <w:instrText xml:space="preserve"> ADDIN EN.CITE </w:instrText>
      </w:r>
      <w:r w:rsidRPr="00E76AE8">
        <w:fldChar w:fldCharType="begin">
          <w:fldData xml:space="preserve">PEVuZE5vdGU+PENpdGU+PEF1dGhvcj5JeW9kYTwvQXV0aG9yPjxZZWFyPjIwMTQ8L1llYXI+PFJl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Q4NjgtNzM8L3BhZ2Vz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</w:fldData>
        </w:fldChar>
      </w:r>
      <w:r w:rsidRPr="00E76AE8">
        <w:instrText xml:space="preserve"> ADDIN EN.CITE.DATA </w:instrText>
      </w:r>
      <w:r w:rsidRPr="00E76AE8">
        <w:fldChar w:fldCharType="end"/>
      </w:r>
      <w:r w:rsidRPr="00E76AE8">
        <w:fldChar w:fldCharType="separate"/>
      </w:r>
      <w:r w:rsidRPr="00E76AE8">
        <w:rPr>
          <w:noProof/>
        </w:rPr>
        <w:t>[1-3]</w:t>
      </w:r>
      <w:r w:rsidRPr="00E76AE8">
        <w:fldChar w:fldCharType="end"/>
      </w:r>
      <w:r w:rsidRPr="00E76AE8">
        <w:t xml:space="preserve">. This practice masks variability among isolates with the same PFGE fingerprint (e.g. variability in demographics, location, etc.). Further, estimation of effects at the population level is </w:t>
      </w:r>
      <w:proofErr w:type="gramStart"/>
      <w:r w:rsidRPr="00E76AE8">
        <w:t>compromised, because</w:t>
      </w:r>
      <w:proofErr w:type="gramEnd"/>
      <w:r w:rsidRPr="00E76AE8">
        <w:t xml:space="preserve"> the </w:t>
      </w:r>
      <w:r w:rsidR="00E55E7D" w:rsidRPr="00E76AE8">
        <w:lastRenderedPageBreak/>
        <w:t>isolates being analys</w:t>
      </w:r>
      <w:r w:rsidRPr="00E76AE8">
        <w:t xml:space="preserve">ed </w:t>
      </w:r>
      <w:r w:rsidR="006F470D" w:rsidRPr="00E76AE8">
        <w:t>might</w:t>
      </w:r>
      <w:r w:rsidRPr="00E76AE8">
        <w:t xml:space="preserve"> not reflect the </w:t>
      </w:r>
      <w:r w:rsidRPr="00E76AE8">
        <w:rPr>
          <w:i/>
        </w:rPr>
        <w:t>E. coli</w:t>
      </w:r>
      <w:r w:rsidRPr="00E76AE8">
        <w:t xml:space="preserve"> O157:H7 case population distribution. To accurately make inference at the population level, we sought to include all reported cases during the study period. Because we did not have sufficient resources to SNP-type all isolates, we leveraged the assumption inherent in the single-representative-isolate approach, although not generally made explicit: isolates with the same PFGE fingerprint belong to the same phylogenetic group.</w:t>
      </w:r>
    </w:p>
    <w:p w:rsidR="00CD6B56" w:rsidRPr="00E76AE8" w:rsidRDefault="00CD6B56" w:rsidP="00CC140C">
      <w:pPr>
        <w:spacing w:after="0" w:line="480" w:lineRule="auto"/>
        <w:ind w:firstLine="720"/>
      </w:pPr>
      <w:r w:rsidRPr="00E76AE8">
        <w:t>Our sample contained 1160 isolates reflecting 355 unique PFGE patterns. We SNP-typed 793 of these isolates, covering 319 PFGE subtypes. The 36 PFGE subtypes not SNP-typed were either biochemically atypical or not present in the isolate bank. Atypical isolates were exclusively</w:t>
      </w:r>
      <w:r w:rsidR="006F470D" w:rsidRPr="00E76AE8">
        <w:t xml:space="preserve"> recovered in </w:t>
      </w:r>
      <w:r w:rsidRPr="00E76AE8">
        <w:t xml:space="preserve">2013 and 2014, the last </w:t>
      </w:r>
      <w:r w:rsidR="00E55E7D" w:rsidRPr="00E76AE8">
        <w:t>2</w:t>
      </w:r>
      <w:r w:rsidRPr="00E76AE8">
        <w:t xml:space="preserve"> years of sampling. Missing isolates were predominantly (82%) from 2005 and 2006, the first </w:t>
      </w:r>
      <w:r w:rsidR="00E55E7D" w:rsidRPr="00E76AE8">
        <w:t>2</w:t>
      </w:r>
      <w:r w:rsidRPr="00E76AE8">
        <w:t xml:space="preserve"> years of sampling. Of the 793 SNP-type isolates, 570 belonged to a PFGE subtype with multiple SNP-typed isolates. Among these 570, we examined which phylogenetic lineages the isolates had been assigned via SNP-typing. All but one PFGE subtype were assigned a consistent lineage. The one variable PFGE subtype was EXHX01.0047</w:t>
      </w:r>
      <w:r w:rsidR="006F470D" w:rsidRPr="00E76AE8">
        <w:t xml:space="preserve">, associated with </w:t>
      </w:r>
      <w:r w:rsidRPr="00E76AE8">
        <w:t>82 isolates: 21 were not typed, 59 were typed to lineage IIa, and 2 were typed to lineage Ib</w:t>
      </w:r>
      <w:r w:rsidR="00202849" w:rsidRPr="00E76AE8">
        <w:t xml:space="preserve"> (Supplementary Figure </w:t>
      </w:r>
      <w:r w:rsidR="00E55E7D" w:rsidRPr="00E76AE8">
        <w:t>S</w:t>
      </w:r>
      <w:r w:rsidR="00202849" w:rsidRPr="00E76AE8">
        <w:t>2)</w:t>
      </w:r>
      <w:r w:rsidRPr="00E76AE8">
        <w:t>. In other words, only 2 of 570 isolates, or 0.4%, showed aberrant lineage assignment. With this, we felt that the assumption that isolates of the same PFGE subtype would be in the same lineage held adequately well to use the SNP-typing results to assign lineage to non-SNP-typed isolates. We were able to assign lineage to 328 additional isolates using this approach.</w:t>
      </w:r>
    </w:p>
    <w:p w:rsidR="006D76A6" w:rsidRPr="006F470D" w:rsidRDefault="006D76A6" w:rsidP="00CC140C">
      <w:pPr>
        <w:spacing w:after="0" w:line="480" w:lineRule="auto"/>
        <w:ind w:firstLine="720"/>
      </w:pPr>
      <w:r w:rsidRPr="00E76AE8">
        <w:t>For the EXHX01.0047 PFGE type containing the two aberrant isolates, we examined the secondary PFGE patterns upon suggestion of a reviewer. Four secondary patterns within the EXHX01.0047 XbaI pattern were present in our sample: EXHA26.0015 (39 IIa, 14 untyped), EXHA26.0071 (7 IIa, 4 untyped), EXHA26.0332 (2 Ib, 11 IIa, 1 untyped), and EXHA26.3261 (1 IIa). Three isolates (1 IIa, 2 untyped) did not have secondary patterns typed. Both aberrant isolates typed to the EXHA26.0332 pattern. This pattern was shared by 12 other EXHX01.0047 isolates. However, 11 of those were SNP-</w:t>
      </w:r>
      <w:r w:rsidRPr="00E76AE8">
        <w:lastRenderedPageBreak/>
        <w:t xml:space="preserve">typed to lineage IIa. Only one isolate with this combination of patterns was not SNP-typed and thus assigned lineage IIa based on PFGE pattern. Two additional isolates did not have a secondary pattern and were not typed, so they could also theoretically have been misclassified. None of these three cases was hospitalized or had HUS. </w:t>
      </w:r>
      <w:r w:rsidR="00E679A1" w:rsidRPr="00E76AE8">
        <w:t>The EXHX01.0047-EXHA26.0332 combination of patterns is one of the most common in the U.S., and EXHA26.0332 has been associated with sever</w:t>
      </w:r>
      <w:r w:rsidR="00A516D1" w:rsidRPr="00E76AE8">
        <w:t xml:space="preserve">al other XbaI patterns. It is not </w:t>
      </w:r>
      <w:r w:rsidR="00E679A1" w:rsidRPr="00E76AE8">
        <w:t xml:space="preserve">possible for us to be sure that </w:t>
      </w:r>
      <w:r w:rsidRPr="00E76AE8">
        <w:t>lineage misclassification</w:t>
      </w:r>
      <w:r w:rsidR="00E679A1" w:rsidRPr="00E76AE8">
        <w:t>, if it occurred,</w:t>
      </w:r>
      <w:r w:rsidRPr="00E76AE8">
        <w:t xml:space="preserve"> was limited to at most </w:t>
      </w:r>
      <w:r w:rsidR="00E679A1" w:rsidRPr="00E76AE8">
        <w:t xml:space="preserve">the </w:t>
      </w:r>
      <w:r w:rsidRPr="00E76AE8">
        <w:t>three isolates</w:t>
      </w:r>
      <w:r w:rsidR="00E679A1" w:rsidRPr="00E76AE8">
        <w:t xml:space="preserve"> described above</w:t>
      </w:r>
      <w:r w:rsidRPr="00E76AE8">
        <w:t>.</w:t>
      </w:r>
      <w:r w:rsidR="00E679A1" w:rsidRPr="00E76AE8">
        <w:t xml:space="preserve"> However, all data available to us suggest low risk of lineage misclassification.</w:t>
      </w:r>
    </w:p>
    <w:p w:rsidR="00CD6B56" w:rsidRPr="006F470D" w:rsidRDefault="00CD6B56" w:rsidP="00CC140C">
      <w:pPr>
        <w:spacing w:after="0" w:line="480" w:lineRule="auto"/>
      </w:pPr>
    </w:p>
    <w:p w:rsidR="00CD6B56" w:rsidRPr="006F470D" w:rsidRDefault="00CD6B56" w:rsidP="00CC140C">
      <w:pPr>
        <w:spacing w:after="0" w:line="480" w:lineRule="auto"/>
      </w:pPr>
      <w:r w:rsidRPr="006F470D">
        <w:rPr>
          <w:b/>
        </w:rPr>
        <w:t>Manning Clades</w:t>
      </w:r>
    </w:p>
    <w:p w:rsidR="00CD6B56" w:rsidRPr="006F470D" w:rsidRDefault="00CD6B56" w:rsidP="00CC140C">
      <w:pPr>
        <w:spacing w:after="0" w:line="480" w:lineRule="auto"/>
      </w:pPr>
      <w:r w:rsidRPr="006F470D">
        <w:tab/>
        <w:t xml:space="preserve">We used the 32-plex SNP assay used in the 2008 analysis of phylogenetic clades and HUS status by Manning et al. </w:t>
      </w:r>
      <w:r w:rsidRPr="006F470D">
        <w:fldChar w:fldCharType="begin">
          <w:fldData xml:space="preserve">PEVuZE5vdGU+PENpdGU+PEF1dGhvcj5NYW5uaW5nPC9BdXRob3I+PFllYXI+MjAwODwvWWVhcj48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Q4NjgtNzM8L3BhZ2Vz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</w:fldData>
        </w:fldChar>
      </w:r>
      <w:r w:rsidRPr="006F470D">
        <w:instrText xml:space="preserve"> ADDIN EN.CITE </w:instrText>
      </w:r>
      <w:r w:rsidRPr="006F470D">
        <w:fldChar w:fldCharType="begin">
          <w:fldData xml:space="preserve">PEVuZE5vdGU+PENpdGU+PEF1dGhvcj5NYW5uaW5nPC9BdXRob3I+PFllYXI+MjAwODwvWWVhcj48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Q4NjgtNzM8L3BhZ2Vz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</w:fldData>
        </w:fldChar>
      </w:r>
      <w:r w:rsidRPr="006F470D">
        <w:instrText xml:space="preserve"> ADDIN EN.CITE.DATA </w:instrText>
      </w:r>
      <w:r w:rsidRPr="006F470D">
        <w:fldChar w:fldCharType="end"/>
      </w:r>
      <w:r w:rsidRPr="006F470D">
        <w:fldChar w:fldCharType="separate"/>
      </w:r>
      <w:r w:rsidRPr="006F470D">
        <w:rPr>
          <w:noProof/>
        </w:rPr>
        <w:t>[2]</w:t>
      </w:r>
      <w:r w:rsidRPr="006F470D">
        <w:fldChar w:fldCharType="end"/>
      </w:r>
      <w:r w:rsidRPr="006F470D">
        <w:t xml:space="preserve"> to determine clade. Manning clades 1, 2, 3, 6, 7, and 8 were observed in our dataset, including a number of isolates that could not be distinguished between clades 2 and 3 (Table S1). Of the 480 isolates clade-typed, </w:t>
      </w:r>
      <w:r w:rsidR="00E55E7D">
        <w:t>6</w:t>
      </w:r>
      <w:r w:rsidRPr="006F470D">
        <w:t xml:space="preserve"> resulted in an error. The remaining 474 isolates encompassed 190 of the 355 PFGE types present in our data. As with the </w:t>
      </w:r>
      <w:r w:rsidR="006F470D" w:rsidRPr="006F470D">
        <w:t>Bono-Jung</w:t>
      </w:r>
      <w:r w:rsidRPr="006F470D">
        <w:t xml:space="preserve"> phylogenetic lineages, PFGE type was used to infer the Manning clade of untyped isolates. Multiple PFGE types had isolates in both clades 2 and 3. Given that some isolates were already indeterminate clade 2 or 3, we combined all 2 and 3 isolates into a clade 2/3 group. All isolates in the clade 2/3 group mapped to lineage Ib. Isolates in Manning clades 1, 6, and 7 were rare in our clinical dataset and were grouped for analysis. All mapped to the clinically rare lineages (Table S1). Clade 8 contained all lineage IIa and IIb isolates. </w:t>
      </w:r>
    </w:p>
    <w:p w:rsidR="00CD6B56" w:rsidRPr="006F470D" w:rsidRDefault="00CD6B56" w:rsidP="00CC140C">
      <w:pPr>
        <w:spacing w:after="0" w:line="480" w:lineRule="auto"/>
        <w:ind w:firstLine="720"/>
      </w:pPr>
      <w:r w:rsidRPr="006F470D">
        <w:t xml:space="preserve">Consistent with its lineage-typing, the EXHX01.0047 PFGE type included 2 isolates of clade 2/3, and the remaining 38 clade-typed isolates from this PFGE type were clade 8. Therefore, when inferring Manning clade from PFGE type, EXHX01.0047 isolates were assigned clade 8. Discrepancies also existed for two PFGE EXHX01.0190 and two PFGE EXHX01.1921 typed isolates. The former included clades 6 and </w:t>
      </w:r>
      <w:r w:rsidRPr="006F470D">
        <w:lastRenderedPageBreak/>
        <w:t>7, so EXHX01.0190 isolates were assigned the “rare” clade group. The latter included clades 2/3 and 7. Because neither was clearly dominant, EXHX01.1921 isolates were not assigned a Manning clade</w:t>
      </w:r>
      <w:r w:rsidR="00202849">
        <w:t xml:space="preserve"> (Supplementary Figure </w:t>
      </w:r>
      <w:r w:rsidR="00E55E7D">
        <w:t>S</w:t>
      </w:r>
      <w:r w:rsidR="00202849">
        <w:t>2)</w:t>
      </w:r>
      <w:r w:rsidRPr="006F470D">
        <w:t>.</w:t>
      </w:r>
    </w:p>
    <w:p w:rsidR="00CD6B56" w:rsidRPr="006F470D" w:rsidRDefault="00CD6B56" w:rsidP="00CC140C">
      <w:pPr>
        <w:spacing w:after="0" w:line="480" w:lineRule="auto"/>
        <w:ind w:firstLine="720"/>
      </w:pPr>
      <w:r w:rsidRPr="006F470D">
        <w:t>In GEE logistic regression analyses, Manning clade 2/3 was used as the reference group against which clade 8 and the clinically rare clades were compared. No HUS cases were infected with the clinically rare clades; results are not reported for this group. Substantial methodologic differences between our analysis of the Manning clade-HUS association and prior analyses include: 1) use of all isolates from a population-based sample, with correlated data methods used to account for the lack of independence among cases infected with isolates of the same PFGE-defined strain; 2) use of a consistent reference group to facilitate comparison across studies; and 3) validated HUS status with a standardized definition.</w:t>
      </w:r>
    </w:p>
    <w:p w:rsidR="00CD6B56" w:rsidRPr="006F470D" w:rsidRDefault="00202849" w:rsidP="00CC140C">
      <w:pPr>
        <w:spacing w:after="0" w:line="480" w:lineRule="auto"/>
        <w:ind w:firstLine="720"/>
      </w:pPr>
      <w:r>
        <w:t>The</w:t>
      </w:r>
      <w:r w:rsidR="00CD6B56" w:rsidRPr="006F470D">
        <w:t xml:space="preserve"> association between the Manning clades and HUS </w:t>
      </w:r>
      <w:r>
        <w:t>resembled that of</w:t>
      </w:r>
      <w:r w:rsidR="00CD6B56" w:rsidRPr="006F470D">
        <w:t xml:space="preserve"> the association between the </w:t>
      </w:r>
      <w:r w:rsidR="006F470D" w:rsidRPr="006F470D">
        <w:t>Bono-Jung</w:t>
      </w:r>
      <w:r w:rsidR="00CD6B56" w:rsidRPr="006F470D">
        <w:t xml:space="preserve"> lineages and HUS (Table S2). Relative to clade 2/3, the risk of HUS associated with clade 8 was consistent with no effect (OR 1.44; 95% CI 0.87, 2.39). The effect was attenuated toward the null after adjustment for age and sex. Stratification by age group suggested effect modif</w:t>
      </w:r>
      <w:r>
        <w:t>ication. Clade 8 had no discerni</w:t>
      </w:r>
      <w:r w:rsidR="00CD6B56" w:rsidRPr="006F470D">
        <w:t>ble effect in 0-4 (OR 0.73; 95% CI 0.41, 1.31), 5-9 (OR 1.66; 95% 0.81, 3.39), or 10-19 (OR 3.25; 95% CI 0.68, 15.7)</w:t>
      </w:r>
      <w:r>
        <w:t xml:space="preserve"> </w:t>
      </w:r>
      <w:r w:rsidRPr="006F470D">
        <w:t>year-olds</w:t>
      </w:r>
      <w:r w:rsidR="00CD6B56" w:rsidRPr="006F470D">
        <w:t xml:space="preserve">. As with lineages IIa and IIb, clade 8 strains appeared to increase the risk of HUS (OR 8.22; 95% CI 1.06, 63.6) in </w:t>
      </w:r>
      <w:proofErr w:type="gramStart"/>
      <w:r w:rsidR="00CD6B56" w:rsidRPr="006F470D">
        <w:t>20-59 year-olds</w:t>
      </w:r>
      <w:proofErr w:type="gramEnd"/>
      <w:r w:rsidR="00CD6B56" w:rsidRPr="006F470D">
        <w:t xml:space="preserve"> but were isolated from none of the eldest cases.</w:t>
      </w:r>
    </w:p>
    <w:p w:rsidR="00CD6B56" w:rsidRPr="006F470D" w:rsidRDefault="00CD6B56" w:rsidP="00CC140C">
      <w:pPr>
        <w:spacing w:line="480" w:lineRule="auto"/>
      </w:pPr>
      <w:r w:rsidRPr="006F470D">
        <w:br w:type="page"/>
      </w:r>
    </w:p>
    <w:p w:rsidR="00CD6B56" w:rsidRPr="006F470D" w:rsidRDefault="00CD6B56" w:rsidP="00CC140C">
      <w:pPr>
        <w:pStyle w:val="Heading2"/>
        <w:rPr>
          <w:rFonts w:asciiTheme="minorHAnsi" w:hAnsiTheme="minorHAnsi"/>
          <w:b/>
        </w:rPr>
      </w:pPr>
      <w:r w:rsidRPr="006F470D">
        <w:rPr>
          <w:rFonts w:asciiTheme="minorHAnsi" w:hAnsiTheme="minorHAnsi"/>
          <w:b/>
        </w:rPr>
        <w:lastRenderedPageBreak/>
        <w:t>Supplement References</w:t>
      </w:r>
    </w:p>
    <w:p w:rsidR="00B37932" w:rsidRPr="00B37932" w:rsidRDefault="00CD6B56" w:rsidP="00B37932">
      <w:pPr>
        <w:pStyle w:val="EndNoteBibliography"/>
        <w:spacing w:after="0"/>
      </w:pPr>
      <w:r w:rsidRPr="006F470D">
        <w:rPr>
          <w:rFonts w:asciiTheme="minorHAnsi" w:hAnsiTheme="minorHAnsi"/>
        </w:rPr>
        <w:fldChar w:fldCharType="begin"/>
      </w:r>
      <w:r w:rsidRPr="006F470D">
        <w:rPr>
          <w:rFonts w:asciiTheme="minorHAnsi" w:hAnsiTheme="minorHAnsi"/>
        </w:rPr>
        <w:instrText xml:space="preserve"> ADDIN EN.REFLIST </w:instrText>
      </w:r>
      <w:r w:rsidRPr="006F470D">
        <w:rPr>
          <w:rFonts w:asciiTheme="minorHAnsi" w:hAnsiTheme="minorHAnsi"/>
        </w:rPr>
        <w:fldChar w:fldCharType="separate"/>
      </w:r>
      <w:r w:rsidR="00B37932" w:rsidRPr="00B37932">
        <w:t>(1)</w:t>
      </w:r>
      <w:r w:rsidR="00B37932" w:rsidRPr="00B37932">
        <w:tab/>
      </w:r>
      <w:r w:rsidR="00B37932" w:rsidRPr="00B37932">
        <w:rPr>
          <w:b/>
        </w:rPr>
        <w:t>Iyoda S, et al.</w:t>
      </w:r>
      <w:r w:rsidR="00B37932" w:rsidRPr="00B37932">
        <w:t xml:space="preserve"> Phylogenetic Clades 6 and 8 of Enterohemorrhagic Escherichia coli O157:H7 With Particular stx Subtypes are More Frequently Found in Isolates From Hemolytic Uremic Syndrome Patients Than From Asymptomatic Carriers. </w:t>
      </w:r>
      <w:r w:rsidR="00B37932" w:rsidRPr="00B37932">
        <w:rPr>
          <w:i/>
        </w:rPr>
        <w:t>Open forum infectious diseases</w:t>
      </w:r>
      <w:r w:rsidR="00B37932" w:rsidRPr="00B37932">
        <w:t xml:space="preserve"> 2014;</w:t>
      </w:r>
      <w:r w:rsidR="00B37932" w:rsidRPr="00B37932">
        <w:rPr>
          <w:b/>
        </w:rPr>
        <w:t xml:space="preserve"> 1</w:t>
      </w:r>
      <w:r w:rsidR="00B37932" w:rsidRPr="00B37932">
        <w:t>(2): ofu061.</w:t>
      </w:r>
    </w:p>
    <w:p w:rsidR="00B37932" w:rsidRPr="00B37932" w:rsidRDefault="00B37932" w:rsidP="00B37932">
      <w:pPr>
        <w:pStyle w:val="EndNoteBibliography"/>
        <w:spacing w:after="0"/>
      </w:pPr>
      <w:r w:rsidRPr="00B37932">
        <w:t>(2)</w:t>
      </w:r>
      <w:r w:rsidRPr="00B37932">
        <w:tab/>
      </w:r>
      <w:r w:rsidRPr="00B37932">
        <w:rPr>
          <w:b/>
        </w:rPr>
        <w:t>Manning SD, et al.</w:t>
      </w:r>
      <w:r w:rsidRPr="00B37932">
        <w:t xml:space="preserve"> Variation in virulence among clades of Escherichia coli O157:H7 associated with disease outbreaks. </w:t>
      </w:r>
      <w:r w:rsidRPr="00B37932">
        <w:rPr>
          <w:i/>
        </w:rPr>
        <w:t>Proceedings of the National Academy of Sciences of the United States of America</w:t>
      </w:r>
      <w:r w:rsidRPr="00B37932">
        <w:t xml:space="preserve"> 2008;</w:t>
      </w:r>
      <w:r w:rsidRPr="00B37932">
        <w:rPr>
          <w:b/>
        </w:rPr>
        <w:t xml:space="preserve"> 105</w:t>
      </w:r>
      <w:r w:rsidRPr="00B37932">
        <w:t>(12): 4868-4873.</w:t>
      </w:r>
    </w:p>
    <w:p w:rsidR="00B37932" w:rsidRPr="00B37932" w:rsidRDefault="00B37932" w:rsidP="00B37932">
      <w:pPr>
        <w:pStyle w:val="EndNoteBibliography"/>
      </w:pPr>
      <w:r w:rsidRPr="00B37932">
        <w:t>(3)</w:t>
      </w:r>
      <w:r w:rsidRPr="00B37932">
        <w:tab/>
      </w:r>
      <w:r w:rsidRPr="00B37932">
        <w:rPr>
          <w:b/>
        </w:rPr>
        <w:t>Pianciola L, et al.</w:t>
      </w:r>
      <w:r w:rsidRPr="00B37932">
        <w:t xml:space="preserve"> Genotypic characterization of Escherichia coli O157:H7 strains that cause diarrhea and hemolytic uremic syndrome in Neuquen, Argentina. </w:t>
      </w:r>
      <w:r w:rsidRPr="00B37932">
        <w:rPr>
          <w:i/>
        </w:rPr>
        <w:t>International journal of medical microbiology : IJMM</w:t>
      </w:r>
      <w:r w:rsidRPr="00B37932">
        <w:t xml:space="preserve"> 2014;</w:t>
      </w:r>
      <w:r w:rsidRPr="00B37932">
        <w:rPr>
          <w:b/>
        </w:rPr>
        <w:t xml:space="preserve"> 304</w:t>
      </w:r>
      <w:r w:rsidRPr="00B37932">
        <w:t>(3-4): 499-504.</w:t>
      </w:r>
    </w:p>
    <w:p w:rsidR="00CD6B56" w:rsidRPr="006F470D" w:rsidRDefault="00CD6B56" w:rsidP="00CC140C">
      <w:pPr>
        <w:spacing w:line="480" w:lineRule="auto"/>
      </w:pPr>
      <w:r w:rsidRPr="006F470D">
        <w:fldChar w:fldCharType="end"/>
      </w:r>
    </w:p>
    <w:p w:rsidR="00CD6B56" w:rsidRPr="006F470D" w:rsidRDefault="00CD6B56" w:rsidP="00CC140C">
      <w:pPr>
        <w:spacing w:line="480" w:lineRule="auto"/>
      </w:pPr>
      <w:r w:rsidRPr="006F470D">
        <w:br w:type="page"/>
      </w:r>
    </w:p>
    <w:p w:rsidR="00CD6B56" w:rsidRPr="006F470D" w:rsidRDefault="00B26140" w:rsidP="00CC140C">
      <w:pPr>
        <w:pStyle w:val="Heading2"/>
        <w:rPr>
          <w:rFonts w:asciiTheme="minorHAnsi" w:hAnsiTheme="minorHAnsi"/>
          <w:b/>
        </w:rPr>
      </w:pPr>
      <w:bookmarkStart w:id="1" w:name="_Toc489273025"/>
      <w:r w:rsidRPr="006F470D">
        <w:rPr>
          <w:rFonts w:asciiTheme="minorHAnsi" w:hAnsiTheme="minorHAnsi"/>
          <w:b/>
        </w:rPr>
        <w:lastRenderedPageBreak/>
        <w:t>Supplementary</w:t>
      </w:r>
      <w:r w:rsidR="00CD6B56" w:rsidRPr="006F470D">
        <w:rPr>
          <w:rFonts w:asciiTheme="minorHAnsi" w:hAnsiTheme="minorHAnsi"/>
          <w:b/>
        </w:rPr>
        <w:t xml:space="preserve"> Tables</w:t>
      </w:r>
      <w:bookmarkEnd w:id="1"/>
    </w:p>
    <w:p w:rsidR="00CD6B56" w:rsidRPr="006F470D" w:rsidRDefault="00B26140" w:rsidP="00CC140C">
      <w:pPr>
        <w:pStyle w:val="Tables"/>
        <w:rPr>
          <w:rFonts w:asciiTheme="minorHAnsi" w:hAnsiTheme="minorHAnsi"/>
        </w:rPr>
      </w:pPr>
      <w:r w:rsidRPr="006F470D">
        <w:rPr>
          <w:rFonts w:asciiTheme="minorHAnsi" w:hAnsiTheme="minorHAnsi"/>
        </w:rPr>
        <w:t xml:space="preserve">Supplementary </w:t>
      </w:r>
      <w:r w:rsidR="00CD6B56" w:rsidRPr="006F470D">
        <w:rPr>
          <w:rFonts w:asciiTheme="minorHAnsi" w:hAnsiTheme="minorHAnsi"/>
        </w:rPr>
        <w:t xml:space="preserve">Table </w:t>
      </w:r>
      <w:r w:rsidR="00421098">
        <w:rPr>
          <w:rFonts w:asciiTheme="minorHAnsi" w:hAnsiTheme="minorHAnsi"/>
        </w:rPr>
        <w:t>S</w:t>
      </w:r>
      <w:r w:rsidR="00CD6B56" w:rsidRPr="006F470D">
        <w:rPr>
          <w:rFonts w:asciiTheme="minorHAnsi" w:hAnsiTheme="minorHAnsi"/>
        </w:rPr>
        <w:t xml:space="preserve">1. Correspondence of </w:t>
      </w:r>
      <w:r w:rsidR="006F470D" w:rsidRPr="006F470D">
        <w:rPr>
          <w:rFonts w:asciiTheme="minorHAnsi" w:hAnsiTheme="minorHAnsi"/>
        </w:rPr>
        <w:t>Bono-Jung</w:t>
      </w:r>
      <w:r w:rsidR="00CD6B56" w:rsidRPr="006F470D">
        <w:rPr>
          <w:rFonts w:asciiTheme="minorHAnsi" w:hAnsiTheme="minorHAnsi"/>
        </w:rPr>
        <w:t xml:space="preserve"> Phylogenetic Lineages and Manning Clades</w:t>
      </w:r>
    </w:p>
    <w:tbl>
      <w:tblPr>
        <w:tblStyle w:val="PlainTable21"/>
        <w:tblW w:w="5000" w:type="pct"/>
        <w:tblInd w:w="0" w:type="dxa"/>
        <w:tblCellMar>
          <w:top w:w="58" w:type="dxa"/>
          <w:left w:w="115" w:type="dxa"/>
          <w:bottom w:w="58" w:type="dxa"/>
          <w:right w:w="115" w:type="dxa"/>
        </w:tblCellMar>
        <w:tblLook w:val="06A0" w:firstRow="1" w:lastRow="0" w:firstColumn="1" w:lastColumn="0" w:noHBand="1" w:noVBand="1"/>
      </w:tblPr>
      <w:tblGrid>
        <w:gridCol w:w="1566"/>
        <w:gridCol w:w="1176"/>
        <w:gridCol w:w="1176"/>
        <w:gridCol w:w="1172"/>
        <w:gridCol w:w="1069"/>
        <w:gridCol w:w="1069"/>
        <w:gridCol w:w="1067"/>
        <w:gridCol w:w="1065"/>
      </w:tblGrid>
      <w:tr w:rsidR="00CD6B56" w:rsidRPr="006F470D" w:rsidTr="009C1C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7" w:type="pct"/>
          </w:tcPr>
          <w:p w:rsidR="00CD6B56" w:rsidRPr="006F470D" w:rsidRDefault="00CD6B56" w:rsidP="00CC140C">
            <w:pPr>
              <w:spacing w:line="480" w:lineRule="auto"/>
            </w:pPr>
          </w:p>
        </w:tc>
        <w:tc>
          <w:tcPr>
            <w:tcW w:w="628" w:type="pct"/>
            <w:hideMark/>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Clade 1</w:t>
            </w:r>
          </w:p>
        </w:tc>
        <w:tc>
          <w:tcPr>
            <w:tcW w:w="628" w:type="pct"/>
            <w:hideMark/>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Clade 2</w:t>
            </w:r>
          </w:p>
        </w:tc>
        <w:tc>
          <w:tcPr>
            <w:tcW w:w="626" w:type="pct"/>
            <w:hideMark/>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Clade 2/3</w:t>
            </w:r>
          </w:p>
        </w:tc>
        <w:tc>
          <w:tcPr>
            <w:tcW w:w="571" w:type="pct"/>
            <w:hideMark/>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Clade 3</w:t>
            </w:r>
          </w:p>
        </w:tc>
        <w:tc>
          <w:tcPr>
            <w:tcW w:w="571" w:type="pct"/>
            <w:hideMark/>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Clade 6</w:t>
            </w:r>
          </w:p>
        </w:tc>
        <w:tc>
          <w:tcPr>
            <w:tcW w:w="570" w:type="pct"/>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Clade 7</w:t>
            </w:r>
          </w:p>
        </w:tc>
        <w:tc>
          <w:tcPr>
            <w:tcW w:w="569" w:type="pct"/>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Clade 8</w:t>
            </w: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hideMark/>
          </w:tcPr>
          <w:p w:rsidR="00CD6B56" w:rsidRPr="006F470D" w:rsidRDefault="00CD6B56" w:rsidP="00CC140C">
            <w:pPr>
              <w:spacing w:line="480" w:lineRule="auto"/>
              <w:rPr>
                <w:i/>
              </w:rPr>
            </w:pPr>
            <w:r w:rsidRPr="006F470D">
              <w:t>Lineage Ib</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40</w:t>
            </w: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22</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62</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hideMark/>
          </w:tcPr>
          <w:p w:rsidR="00CD6B56" w:rsidRPr="006F470D" w:rsidRDefault="00CD6B56" w:rsidP="00CC140C">
            <w:pPr>
              <w:spacing w:line="480" w:lineRule="auto"/>
            </w:pPr>
            <w:r w:rsidRPr="006F470D">
              <w:t>Lineage IIa</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32</w:t>
            </w: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hideMark/>
          </w:tcPr>
          <w:p w:rsidR="00CD6B56" w:rsidRPr="006F470D" w:rsidRDefault="00CD6B56" w:rsidP="00CC140C">
            <w:pPr>
              <w:spacing w:line="480" w:lineRule="auto"/>
            </w:pPr>
            <w:r w:rsidRPr="006F470D">
              <w:t>Lineage IIb</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85</w:t>
            </w: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hideMark/>
          </w:tcPr>
          <w:p w:rsidR="00CD6B56" w:rsidRPr="006F470D" w:rsidRDefault="00CD6B56" w:rsidP="00CC140C">
            <w:pPr>
              <w:spacing w:line="480" w:lineRule="auto"/>
            </w:pPr>
            <w:r w:rsidRPr="006F470D">
              <w:t>Rare lineages</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hideMark/>
          </w:tcPr>
          <w:p w:rsidR="00CD6B56" w:rsidRPr="006F470D" w:rsidRDefault="00CD6B56" w:rsidP="00CC140C">
            <w:pPr>
              <w:spacing w:line="480" w:lineRule="auto"/>
              <w:ind w:left="342"/>
            </w:pPr>
            <w:r w:rsidRPr="006F470D">
              <w:t>Ia</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3</w:t>
            </w: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hideMark/>
          </w:tcPr>
          <w:p w:rsidR="00CD6B56" w:rsidRPr="006F470D" w:rsidRDefault="00CD6B56" w:rsidP="00CC140C">
            <w:pPr>
              <w:spacing w:line="480" w:lineRule="auto"/>
              <w:ind w:left="342"/>
            </w:pPr>
            <w:r w:rsidRPr="006F470D">
              <w:t>IVa</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4</w:t>
            </w: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hideMark/>
          </w:tcPr>
          <w:p w:rsidR="00CD6B56" w:rsidRPr="006F470D" w:rsidRDefault="00CD6B56" w:rsidP="00CC140C">
            <w:pPr>
              <w:spacing w:line="480" w:lineRule="auto"/>
              <w:ind w:left="342"/>
            </w:pPr>
            <w:r w:rsidRPr="006F470D">
              <w:t>IVa/Va</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w:t>
            </w: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tcPr>
          <w:p w:rsidR="00CD6B56" w:rsidRPr="006F470D" w:rsidRDefault="00CD6B56" w:rsidP="00CC140C">
            <w:pPr>
              <w:spacing w:line="480" w:lineRule="auto"/>
              <w:ind w:left="342"/>
            </w:pPr>
            <w:r w:rsidRPr="006F470D">
              <w:t>IVc</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1</w:t>
            </w: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tcPr>
          <w:p w:rsidR="00CD6B56" w:rsidRPr="006F470D" w:rsidRDefault="00CD6B56" w:rsidP="00CC140C">
            <w:pPr>
              <w:spacing w:line="480" w:lineRule="auto"/>
              <w:ind w:left="342"/>
            </w:pPr>
            <w:r w:rsidRPr="006F470D">
              <w:t>Va</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4</w:t>
            </w: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tcPr>
          <w:p w:rsidR="00CD6B56" w:rsidRPr="006F470D" w:rsidRDefault="00CD6B56" w:rsidP="00CC140C">
            <w:pPr>
              <w:spacing w:line="480" w:lineRule="auto"/>
              <w:ind w:left="342"/>
            </w:pPr>
            <w:r w:rsidRPr="006F470D">
              <w:t>Vb</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8</w:t>
            </w: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9C1C0B">
        <w:tc>
          <w:tcPr>
            <w:cnfStyle w:val="001000000000" w:firstRow="0" w:lastRow="0" w:firstColumn="1" w:lastColumn="0" w:oddVBand="0" w:evenVBand="0" w:oddHBand="0" w:evenHBand="0" w:firstRowFirstColumn="0" w:firstRowLastColumn="0" w:lastRowFirstColumn="0" w:lastRowLastColumn="0"/>
            <w:tcW w:w="837" w:type="pct"/>
          </w:tcPr>
          <w:p w:rsidR="00CD6B56" w:rsidRPr="006F470D" w:rsidRDefault="00CD6B56" w:rsidP="00CC140C">
            <w:pPr>
              <w:spacing w:line="480" w:lineRule="auto"/>
              <w:ind w:left="342"/>
            </w:pPr>
            <w:r w:rsidRPr="006F470D">
              <w:t>VI var</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8"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62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1"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70"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w:t>
            </w:r>
          </w:p>
        </w:tc>
        <w:tc>
          <w:tcPr>
            <w:tcW w:w="569"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bl>
    <w:p w:rsidR="00CD6B56" w:rsidRPr="006F470D" w:rsidRDefault="00CD6B56" w:rsidP="00CC140C">
      <w:pPr>
        <w:spacing w:before="240" w:after="0" w:line="480" w:lineRule="auto"/>
      </w:pPr>
      <w:r w:rsidRPr="006F470D">
        <w:t xml:space="preserve">Number of isolates typed to determine Manning clade and their corresponding </w:t>
      </w:r>
      <w:r w:rsidR="006F470D" w:rsidRPr="006F470D">
        <w:t>Bono-Jung</w:t>
      </w:r>
      <w:r w:rsidRPr="006F470D">
        <w:t xml:space="preserve"> lineages. Manning clade typing failed for 6 isolates: 3 for which </w:t>
      </w:r>
      <w:r w:rsidR="006F470D" w:rsidRPr="006F470D">
        <w:t>Bono-Jung</w:t>
      </w:r>
      <w:r w:rsidRPr="006F470D">
        <w:t xml:space="preserve"> lineage typing also failed, 2 lineage IIa isolates, and 1 lineage IIb isolate.</w:t>
      </w:r>
    </w:p>
    <w:p w:rsidR="00CD6B56" w:rsidRPr="006F470D" w:rsidRDefault="00CD6B56" w:rsidP="00CC140C">
      <w:pPr>
        <w:spacing w:line="480" w:lineRule="auto"/>
      </w:pPr>
      <w:r w:rsidRPr="006F470D">
        <w:t>Abbreviations: var, variant</w:t>
      </w:r>
    </w:p>
    <w:p w:rsidR="00CD6B56" w:rsidRPr="006F470D" w:rsidRDefault="00CD6B56" w:rsidP="00CC140C">
      <w:pPr>
        <w:spacing w:line="480" w:lineRule="auto"/>
      </w:pPr>
    </w:p>
    <w:p w:rsidR="00CD6B56" w:rsidRPr="006F470D" w:rsidRDefault="00CD6B56" w:rsidP="00CC140C">
      <w:pPr>
        <w:spacing w:line="480" w:lineRule="auto"/>
        <w:rPr>
          <w:b/>
        </w:rPr>
      </w:pPr>
      <w:r w:rsidRPr="006F470D">
        <w:br w:type="page"/>
      </w:r>
    </w:p>
    <w:p w:rsidR="00CD6B56" w:rsidRPr="006F470D" w:rsidRDefault="00B26140" w:rsidP="00CC140C">
      <w:pPr>
        <w:pStyle w:val="Tables"/>
        <w:rPr>
          <w:rFonts w:asciiTheme="minorHAnsi" w:hAnsiTheme="minorHAnsi"/>
        </w:rPr>
      </w:pPr>
      <w:r w:rsidRPr="006F470D">
        <w:rPr>
          <w:rFonts w:asciiTheme="minorHAnsi" w:hAnsiTheme="minorHAnsi"/>
        </w:rPr>
        <w:lastRenderedPageBreak/>
        <w:t xml:space="preserve">Supplementary Table </w:t>
      </w:r>
      <w:r w:rsidR="00421098">
        <w:rPr>
          <w:rFonts w:asciiTheme="minorHAnsi" w:hAnsiTheme="minorHAnsi"/>
        </w:rPr>
        <w:t>S</w:t>
      </w:r>
      <w:r w:rsidR="00CD6B56" w:rsidRPr="006F470D">
        <w:rPr>
          <w:rFonts w:asciiTheme="minorHAnsi" w:hAnsiTheme="minorHAnsi"/>
        </w:rPr>
        <w:t xml:space="preserve">2. Association of Manning Clades and HUS </w:t>
      </w:r>
    </w:p>
    <w:tbl>
      <w:tblPr>
        <w:tblStyle w:val="PlainTable21"/>
        <w:tblW w:w="4196" w:type="pct"/>
        <w:tblInd w:w="0" w:type="dxa"/>
        <w:tblLook w:val="06A0" w:firstRow="1" w:lastRow="0" w:firstColumn="1" w:lastColumn="0" w:noHBand="1" w:noVBand="1"/>
      </w:tblPr>
      <w:tblGrid>
        <w:gridCol w:w="1559"/>
        <w:gridCol w:w="366"/>
        <w:gridCol w:w="917"/>
        <w:gridCol w:w="528"/>
        <w:gridCol w:w="1125"/>
        <w:gridCol w:w="2430"/>
        <w:gridCol w:w="930"/>
      </w:tblGrid>
      <w:tr w:rsidR="00CD6B56" w:rsidRPr="006F470D" w:rsidTr="00202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5" w:type="pct"/>
            <w:gridSpan w:val="2"/>
          </w:tcPr>
          <w:p w:rsidR="00CD6B56" w:rsidRPr="006F470D" w:rsidRDefault="00CD6B56" w:rsidP="00CC140C">
            <w:pPr>
              <w:spacing w:line="480" w:lineRule="auto"/>
            </w:pPr>
          </w:p>
        </w:tc>
        <w:tc>
          <w:tcPr>
            <w:tcW w:w="920" w:type="pct"/>
            <w:gridSpan w:val="2"/>
            <w:hideMark/>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N</w:t>
            </w:r>
          </w:p>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HUS/Total</w:t>
            </w:r>
          </w:p>
        </w:tc>
        <w:tc>
          <w:tcPr>
            <w:tcW w:w="716" w:type="pct"/>
            <w:hideMark/>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Odds Ratio</w:t>
            </w:r>
          </w:p>
        </w:tc>
        <w:tc>
          <w:tcPr>
            <w:tcW w:w="1547" w:type="pct"/>
            <w:hideMark/>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pPr>
            <w:r w:rsidRPr="006F470D">
              <w:t>95% Confidence Interval</w:t>
            </w:r>
          </w:p>
        </w:tc>
        <w:tc>
          <w:tcPr>
            <w:tcW w:w="592" w:type="pct"/>
            <w:hideMark/>
          </w:tcPr>
          <w:p w:rsidR="00CD6B56" w:rsidRPr="006F470D" w:rsidRDefault="00CD6B56" w:rsidP="00CC140C">
            <w:pPr>
              <w:spacing w:line="480" w:lineRule="auto"/>
              <w:jc w:val="center"/>
              <w:cnfStyle w:val="100000000000" w:firstRow="1" w:lastRow="0" w:firstColumn="0" w:lastColumn="0" w:oddVBand="0" w:evenVBand="0" w:oddHBand="0" w:evenHBand="0" w:firstRowFirstColumn="0" w:firstRowLastColumn="0" w:lastRowFirstColumn="0" w:lastRowLastColumn="0"/>
              <w:rPr>
                <w:i/>
              </w:rPr>
            </w:pPr>
            <w:r w:rsidRPr="006F470D">
              <w:rPr>
                <w:i/>
              </w:rPr>
              <w:t>P</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pPr>
            <w:r w:rsidRPr="006F470D">
              <w:t>Crude</w:t>
            </w:r>
          </w:p>
        </w:tc>
        <w:tc>
          <w:tcPr>
            <w:tcW w:w="920" w:type="pct"/>
            <w:gridSpan w:val="2"/>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716"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1547"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92"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2/3</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25/404</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8</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36/420</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44</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87, 2.39</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15</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992" w:type="pct"/>
            <w:hideMark/>
          </w:tcPr>
          <w:p w:rsidR="00CD6B56" w:rsidRPr="006F470D" w:rsidRDefault="00CD6B56" w:rsidP="00CC140C">
            <w:pPr>
              <w:spacing w:line="480" w:lineRule="auto"/>
            </w:pPr>
            <w:r w:rsidRPr="006F470D">
              <w:t>Adjusted</w:t>
            </w:r>
            <w:r w:rsidR="00B26140" w:rsidRPr="006F470D">
              <w:rPr>
                <w:vertAlign w:val="superscript"/>
              </w:rPr>
              <w:t>a</w:t>
            </w:r>
          </w:p>
        </w:tc>
        <w:tc>
          <w:tcPr>
            <w:tcW w:w="817" w:type="pct"/>
            <w:gridSpan w:val="2"/>
          </w:tcPr>
          <w:p w:rsidR="00CD6B56" w:rsidRPr="006F470D" w:rsidRDefault="00CD6B56" w:rsidP="00CC140C">
            <w:pPr>
              <w:spacing w:line="480" w:lineRule="auto"/>
              <w:cnfStyle w:val="000000000000" w:firstRow="0" w:lastRow="0" w:firstColumn="0" w:lastColumn="0" w:oddVBand="0" w:evenVBand="0" w:oddHBand="0" w:evenHBand="0" w:firstRowFirstColumn="0" w:firstRowLastColumn="0" w:lastRowFirstColumn="0" w:lastRowLastColumn="0"/>
            </w:pPr>
          </w:p>
        </w:tc>
        <w:tc>
          <w:tcPr>
            <w:tcW w:w="1052" w:type="pct"/>
            <w:gridSpan w:val="2"/>
          </w:tcPr>
          <w:p w:rsidR="00CD6B56" w:rsidRPr="006F470D" w:rsidRDefault="00CD6B56" w:rsidP="00CC140C">
            <w:pPr>
              <w:spacing w:line="480" w:lineRule="auto"/>
              <w:cnfStyle w:val="000000000000" w:firstRow="0" w:lastRow="0" w:firstColumn="0" w:lastColumn="0" w:oddVBand="0" w:evenVBand="0" w:oddHBand="0" w:evenHBand="0" w:firstRowFirstColumn="0" w:firstRowLastColumn="0" w:lastRowFirstColumn="0" w:lastRowLastColumn="0"/>
            </w:pPr>
          </w:p>
        </w:tc>
        <w:tc>
          <w:tcPr>
            <w:tcW w:w="1547"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92"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2/3</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25/402</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8</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36/420</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25</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75, 2.07</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40</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2861" w:type="pct"/>
            <w:gridSpan w:val="5"/>
            <w:hideMark/>
          </w:tcPr>
          <w:p w:rsidR="00CD6B56" w:rsidRPr="006F470D" w:rsidRDefault="00CD6B56" w:rsidP="00CC140C">
            <w:pPr>
              <w:spacing w:line="480" w:lineRule="auto"/>
            </w:pPr>
            <w:r w:rsidRPr="006F470D">
              <w:t>Age-stratified: 0-4 years old</w:t>
            </w:r>
            <w:r w:rsidR="00B26140" w:rsidRPr="006F470D">
              <w:rPr>
                <w:vertAlign w:val="superscript"/>
              </w:rPr>
              <w:t>b</w:t>
            </w:r>
          </w:p>
        </w:tc>
        <w:tc>
          <w:tcPr>
            <w:tcW w:w="1547"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92"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2/3</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4/84</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8</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6/123</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73</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41, 1.31</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29</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2861" w:type="pct"/>
            <w:gridSpan w:val="5"/>
            <w:hideMark/>
          </w:tcPr>
          <w:p w:rsidR="00CD6B56" w:rsidRPr="006F470D" w:rsidRDefault="00CD6B56" w:rsidP="00CC140C">
            <w:pPr>
              <w:spacing w:line="480" w:lineRule="auto"/>
            </w:pPr>
            <w:r w:rsidRPr="006F470D">
              <w:t xml:space="preserve">Age-stratified: 5-9 years </w:t>
            </w:r>
            <w:proofErr w:type="gramStart"/>
            <w:r w:rsidRPr="006F470D">
              <w:t>old</w:t>
            </w:r>
            <w:r w:rsidR="00B26140" w:rsidRPr="006F470D">
              <w:rPr>
                <w:vertAlign w:val="superscript"/>
              </w:rPr>
              <w:t>b,c</w:t>
            </w:r>
            <w:proofErr w:type="gramEnd"/>
          </w:p>
        </w:tc>
        <w:tc>
          <w:tcPr>
            <w:tcW w:w="1547"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92"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2/3</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7/61</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8</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0/63</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66</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81, 3.39</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17</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2861" w:type="pct"/>
            <w:gridSpan w:val="5"/>
            <w:hideMark/>
          </w:tcPr>
          <w:p w:rsidR="00CD6B56" w:rsidRPr="006F470D" w:rsidRDefault="00CD6B56" w:rsidP="00CC140C">
            <w:pPr>
              <w:spacing w:line="480" w:lineRule="auto"/>
            </w:pPr>
            <w:r w:rsidRPr="006F470D">
              <w:t>Age-stratified: 10-19 years old</w:t>
            </w:r>
            <w:r w:rsidR="00B26140" w:rsidRPr="006F470D">
              <w:rPr>
                <w:vertAlign w:val="superscript"/>
              </w:rPr>
              <w:t>b</w:t>
            </w:r>
          </w:p>
        </w:tc>
        <w:tc>
          <w:tcPr>
            <w:tcW w:w="1547"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92"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2/3</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62</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8</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4/78</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3.25</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68, 15.7</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14</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2861" w:type="pct"/>
            <w:gridSpan w:val="5"/>
            <w:hideMark/>
          </w:tcPr>
          <w:p w:rsidR="00CD6B56" w:rsidRPr="006F470D" w:rsidRDefault="00CD6B56" w:rsidP="00CC140C">
            <w:pPr>
              <w:spacing w:line="480" w:lineRule="auto"/>
            </w:pPr>
            <w:r w:rsidRPr="006F470D">
              <w:t>Age-stratified: 20-59 years old</w:t>
            </w:r>
            <w:r w:rsidR="00B26140" w:rsidRPr="006F470D">
              <w:rPr>
                <w:vertAlign w:val="superscript"/>
              </w:rPr>
              <w:t>b</w:t>
            </w:r>
          </w:p>
        </w:tc>
        <w:tc>
          <w:tcPr>
            <w:tcW w:w="1547"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92"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2/3</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143</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8</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6/115</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8.22</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06, 63.6</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043</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2861" w:type="pct"/>
            <w:gridSpan w:val="5"/>
            <w:hideMark/>
          </w:tcPr>
          <w:p w:rsidR="00CD6B56" w:rsidRPr="006F470D" w:rsidRDefault="00CD6B56" w:rsidP="00CC140C">
            <w:pPr>
              <w:spacing w:line="480" w:lineRule="auto"/>
            </w:pPr>
            <w:r w:rsidRPr="006F470D">
              <w:t xml:space="preserve">Age-stratified: </w:t>
            </w:r>
            <w:r w:rsidRPr="006F470D">
              <w:rPr>
                <w:rFonts w:cstheme="minorHAnsi"/>
              </w:rPr>
              <w:t>≥</w:t>
            </w:r>
            <w:r w:rsidRPr="006F470D">
              <w:t>60 years old</w:t>
            </w:r>
            <w:r w:rsidR="00B26140" w:rsidRPr="006F470D">
              <w:rPr>
                <w:vertAlign w:val="superscript"/>
              </w:rPr>
              <w:t>b</w:t>
            </w:r>
          </w:p>
        </w:tc>
        <w:tc>
          <w:tcPr>
            <w:tcW w:w="1547"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c>
          <w:tcPr>
            <w:tcW w:w="592" w:type="pct"/>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2/3</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2/52</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1</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w:t>
            </w:r>
          </w:p>
        </w:tc>
      </w:tr>
      <w:tr w:rsidR="00CD6B56" w:rsidRPr="006F470D" w:rsidTr="00202849">
        <w:tc>
          <w:tcPr>
            <w:cnfStyle w:val="001000000000" w:firstRow="0" w:lastRow="0" w:firstColumn="1" w:lastColumn="0" w:oddVBand="0" w:evenVBand="0" w:oddHBand="0" w:evenHBand="0" w:firstRowFirstColumn="0" w:firstRowLastColumn="0" w:lastRowFirstColumn="0" w:lastRowLastColumn="0"/>
            <w:tcW w:w="1225" w:type="pct"/>
            <w:gridSpan w:val="2"/>
            <w:hideMark/>
          </w:tcPr>
          <w:p w:rsidR="00CD6B56" w:rsidRPr="006F470D" w:rsidRDefault="00CD6B56" w:rsidP="00CC140C">
            <w:pPr>
              <w:spacing w:line="480" w:lineRule="auto"/>
              <w:ind w:left="342"/>
            </w:pPr>
            <w:r w:rsidRPr="006F470D">
              <w:t>Clade 8</w:t>
            </w:r>
          </w:p>
        </w:tc>
        <w:tc>
          <w:tcPr>
            <w:tcW w:w="920" w:type="pct"/>
            <w:gridSpan w:val="2"/>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41</w:t>
            </w:r>
          </w:p>
        </w:tc>
        <w:tc>
          <w:tcPr>
            <w:tcW w:w="716"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w:t>
            </w:r>
          </w:p>
        </w:tc>
        <w:tc>
          <w:tcPr>
            <w:tcW w:w="1547"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0, 0</w:t>
            </w:r>
          </w:p>
        </w:tc>
        <w:tc>
          <w:tcPr>
            <w:tcW w:w="592" w:type="pct"/>
            <w:hideMark/>
          </w:tcPr>
          <w:p w:rsidR="00CD6B56" w:rsidRPr="006F470D" w:rsidRDefault="00CD6B56" w:rsidP="00CC140C">
            <w:pPr>
              <w:spacing w:line="480" w:lineRule="auto"/>
              <w:jc w:val="center"/>
              <w:cnfStyle w:val="000000000000" w:firstRow="0" w:lastRow="0" w:firstColumn="0" w:lastColumn="0" w:oddVBand="0" w:evenVBand="0" w:oddHBand="0" w:evenHBand="0" w:firstRowFirstColumn="0" w:firstRowLastColumn="0" w:lastRowFirstColumn="0" w:lastRowLastColumn="0"/>
            </w:pPr>
            <w:r w:rsidRPr="006F470D">
              <w:t>&lt;0.001</w:t>
            </w:r>
          </w:p>
        </w:tc>
      </w:tr>
    </w:tbl>
    <w:p w:rsidR="00CD6B56" w:rsidRPr="006F470D" w:rsidRDefault="00CD6B56" w:rsidP="00CC140C">
      <w:pPr>
        <w:spacing w:before="240" w:after="0" w:line="480" w:lineRule="auto"/>
      </w:pPr>
      <w:r w:rsidRPr="006F470D">
        <w:lastRenderedPageBreak/>
        <w:t xml:space="preserve">Logistic regression using generalized estimating equations (GEE) of HUS status on Manning clades. No HUS occurred in the group of cases infected with rare clades, so results are not shown for this group. </w:t>
      </w:r>
    </w:p>
    <w:p w:rsidR="00CD6B56" w:rsidRPr="006F470D" w:rsidRDefault="00B26140" w:rsidP="00CC140C">
      <w:pPr>
        <w:spacing w:after="0" w:line="480" w:lineRule="auto"/>
      </w:pPr>
      <w:r w:rsidRPr="006F470D">
        <w:rPr>
          <w:vertAlign w:val="superscript"/>
        </w:rPr>
        <w:t>a</w:t>
      </w:r>
      <w:r w:rsidRPr="006F470D">
        <w:t xml:space="preserve"> </w:t>
      </w:r>
      <w:r w:rsidR="00CD6B56" w:rsidRPr="006F470D">
        <w:t xml:space="preserve">Model adjusted for age as a continuous variable and sex. </w:t>
      </w:r>
    </w:p>
    <w:p w:rsidR="00CD6B56" w:rsidRPr="006F470D" w:rsidRDefault="00B26140" w:rsidP="00CC140C">
      <w:pPr>
        <w:spacing w:after="0" w:line="480" w:lineRule="auto"/>
      </w:pPr>
      <w:r w:rsidRPr="006F470D">
        <w:rPr>
          <w:vertAlign w:val="superscript"/>
        </w:rPr>
        <w:t>b</w:t>
      </w:r>
      <w:r w:rsidRPr="006F470D">
        <w:t xml:space="preserve"> </w:t>
      </w:r>
      <w:r w:rsidR="00CD6B56" w:rsidRPr="006F470D">
        <w:t>Model adjusted for sex.</w:t>
      </w:r>
    </w:p>
    <w:p w:rsidR="00B26140" w:rsidRPr="006F470D" w:rsidRDefault="00B26140" w:rsidP="00CC140C">
      <w:pPr>
        <w:spacing w:after="0" w:line="480" w:lineRule="auto"/>
        <w:rPr>
          <w:rFonts w:cstheme="minorHAnsi"/>
        </w:rPr>
      </w:pPr>
      <w:r w:rsidRPr="006F470D">
        <w:rPr>
          <w:vertAlign w:val="superscript"/>
        </w:rPr>
        <w:t>c</w:t>
      </w:r>
      <w:r w:rsidRPr="006F470D">
        <w:t xml:space="preserve"> </w:t>
      </w:r>
      <w:r w:rsidR="00CD6B56" w:rsidRPr="006F470D">
        <w:rPr>
          <w:rFonts w:cstheme="minorHAnsi"/>
        </w:rPr>
        <w:t>Model with exchangeable correlation structure did not converge. Independent correlation structure used instead.</w:t>
      </w:r>
    </w:p>
    <w:p w:rsidR="00CD6B56" w:rsidRPr="006F470D" w:rsidRDefault="00B26140" w:rsidP="00CC140C">
      <w:pPr>
        <w:spacing w:after="0" w:line="480" w:lineRule="auto"/>
      </w:pPr>
      <w:r w:rsidRPr="006F470D">
        <w:rPr>
          <w:rFonts w:cstheme="minorHAnsi"/>
        </w:rPr>
        <w:t>Abbreviations: HUS, hemolytic uremic syndrome</w:t>
      </w:r>
      <w:r w:rsidR="00CD6B56" w:rsidRPr="006F470D">
        <w:rPr>
          <w:rFonts w:cstheme="minorHAnsi"/>
        </w:rPr>
        <w:t xml:space="preserve"> </w:t>
      </w:r>
      <w:r w:rsidR="00CD6B56" w:rsidRPr="006F470D">
        <w:br w:type="page"/>
      </w:r>
    </w:p>
    <w:p w:rsidR="00CD6B56" w:rsidRPr="006F470D" w:rsidRDefault="00B26140" w:rsidP="00CC140C">
      <w:pPr>
        <w:pStyle w:val="Heading2"/>
        <w:rPr>
          <w:rFonts w:asciiTheme="minorHAnsi" w:hAnsiTheme="minorHAnsi"/>
          <w:b/>
        </w:rPr>
      </w:pPr>
      <w:r w:rsidRPr="006F470D">
        <w:rPr>
          <w:rFonts w:asciiTheme="minorHAnsi" w:hAnsiTheme="minorHAnsi"/>
          <w:b/>
        </w:rPr>
        <w:lastRenderedPageBreak/>
        <w:t>Supplementary</w:t>
      </w:r>
      <w:r w:rsidR="00CD6B56" w:rsidRPr="006F470D">
        <w:rPr>
          <w:rFonts w:asciiTheme="minorHAnsi" w:hAnsiTheme="minorHAnsi"/>
          <w:b/>
        </w:rPr>
        <w:t xml:space="preserve"> Figure</w:t>
      </w:r>
      <w:r w:rsidR="00421098">
        <w:rPr>
          <w:rFonts w:asciiTheme="minorHAnsi" w:hAnsiTheme="minorHAnsi"/>
          <w:b/>
        </w:rPr>
        <w:t>s</w:t>
      </w:r>
    </w:p>
    <w:p w:rsidR="00CD6B56" w:rsidRPr="006F470D" w:rsidRDefault="00CD6B56" w:rsidP="00CC140C">
      <w:pPr>
        <w:spacing w:line="480" w:lineRule="auto"/>
      </w:pPr>
    </w:p>
    <w:p w:rsidR="00CD6B56" w:rsidRPr="006F470D" w:rsidRDefault="00B26140" w:rsidP="00CC140C">
      <w:pPr>
        <w:spacing w:after="0" w:line="480" w:lineRule="auto"/>
      </w:pPr>
      <w:bookmarkStart w:id="2" w:name="_Toc490468999"/>
      <w:r w:rsidRPr="006F470D">
        <w:rPr>
          <w:rStyle w:val="FiguresChar"/>
          <w:rFonts w:asciiTheme="minorHAnsi" w:hAnsiTheme="minorHAnsi"/>
        </w:rPr>
        <w:t xml:space="preserve">Supplementary </w:t>
      </w:r>
      <w:r w:rsidR="00CD6B56" w:rsidRPr="006F470D">
        <w:rPr>
          <w:rStyle w:val="FiguresChar"/>
          <w:rFonts w:asciiTheme="minorHAnsi" w:hAnsiTheme="minorHAnsi"/>
        </w:rPr>
        <w:t xml:space="preserve">Figure </w:t>
      </w:r>
      <w:r w:rsidR="00421098">
        <w:rPr>
          <w:rStyle w:val="FiguresChar"/>
          <w:rFonts w:asciiTheme="minorHAnsi" w:hAnsiTheme="minorHAnsi"/>
        </w:rPr>
        <w:t>S</w:t>
      </w:r>
      <w:r w:rsidR="00CD6B56" w:rsidRPr="006F470D">
        <w:rPr>
          <w:rStyle w:val="FiguresChar"/>
          <w:rFonts w:asciiTheme="minorHAnsi" w:hAnsiTheme="minorHAnsi"/>
        </w:rPr>
        <w:t xml:space="preserve">1. Histograms </w:t>
      </w:r>
      <w:r w:rsidR="00E55E7D">
        <w:rPr>
          <w:rStyle w:val="FiguresChar"/>
          <w:rFonts w:asciiTheme="minorHAnsi" w:hAnsiTheme="minorHAnsi"/>
        </w:rPr>
        <w:t>of results from 10,</w:t>
      </w:r>
      <w:r w:rsidR="00CD6B56" w:rsidRPr="006F470D">
        <w:rPr>
          <w:rStyle w:val="FiguresChar"/>
          <w:rFonts w:asciiTheme="minorHAnsi" w:hAnsiTheme="minorHAnsi"/>
        </w:rPr>
        <w:t>000 simulations of randomly selecting one isolate per PFGE-defined strain.</w:t>
      </w:r>
      <w:bookmarkEnd w:id="2"/>
      <w:r w:rsidR="00CD6B56" w:rsidRPr="006F470D">
        <w:t xml:space="preserve"> Effect size and p-value were obtained from GEE logistic regression of HUS on lineage, adjusted for age (continuous) and sex. Effect sizes can be exponentiated to obtain ORs. The lineage IIa OR exceeded 1 (effect size 0) in 53% of simulations, and p&lt;0.05 in 0.11%. The lineage IIb OR exceeded 1 in 97% of simulations, and p&lt;0.05 in 25%.</w:t>
      </w:r>
    </w:p>
    <w:p w:rsidR="00CD6B56" w:rsidRPr="006F470D" w:rsidRDefault="00CD6B56" w:rsidP="00CC140C">
      <w:pPr>
        <w:spacing w:after="0" w:line="480" w:lineRule="auto"/>
      </w:pPr>
      <w:r w:rsidRPr="006F470D">
        <w:t>Abbreviations: GEE, generalized estimating equations; HUS, hemolytic uremic syndrome; OR, odds ratio; PFGE, pulsed field gel electrophoresis</w:t>
      </w:r>
    </w:p>
    <w:p w:rsidR="006F470D" w:rsidRDefault="006F470D" w:rsidP="00CC140C">
      <w:pPr>
        <w:spacing w:line="480" w:lineRule="auto"/>
      </w:pPr>
      <w:r>
        <w:br w:type="page"/>
      </w:r>
    </w:p>
    <w:tbl>
      <w:tblPr>
        <w:tblW w:w="0" w:type="auto"/>
        <w:tblLook w:val="04A0" w:firstRow="1" w:lastRow="0" w:firstColumn="1" w:lastColumn="0" w:noHBand="0" w:noVBand="1"/>
      </w:tblPr>
      <w:tblGrid>
        <w:gridCol w:w="2638"/>
        <w:gridCol w:w="2638"/>
        <w:gridCol w:w="2639"/>
      </w:tblGrid>
      <w:tr w:rsidR="00557D56" w:rsidRPr="00557D56" w:rsidTr="000F2879">
        <w:tc>
          <w:tcPr>
            <w:tcW w:w="2638" w:type="dxa"/>
          </w:tcPr>
          <w:p w:rsidR="00557D56" w:rsidRPr="00557D56" w:rsidRDefault="00557D56" w:rsidP="00557D56">
            <w:pPr>
              <w:spacing w:line="240" w:lineRule="auto"/>
              <w:rPr>
                <w:b/>
              </w:rPr>
            </w:pPr>
            <w:r w:rsidRPr="00557D56">
              <w:rPr>
                <w:b/>
              </w:rPr>
              <w:lastRenderedPageBreak/>
              <w:t>PFGE Type</w:t>
            </w:r>
          </w:p>
        </w:tc>
        <w:tc>
          <w:tcPr>
            <w:tcW w:w="2638" w:type="dxa"/>
          </w:tcPr>
          <w:p w:rsidR="00557D56" w:rsidRPr="00557D56" w:rsidRDefault="00557D56" w:rsidP="00557D56">
            <w:pPr>
              <w:spacing w:line="240" w:lineRule="auto"/>
              <w:rPr>
                <w:b/>
              </w:rPr>
            </w:pPr>
            <w:r w:rsidRPr="00557D56">
              <w:rPr>
                <w:b/>
              </w:rPr>
              <w:t>Typed Lineages/Clades</w:t>
            </w:r>
          </w:p>
        </w:tc>
        <w:tc>
          <w:tcPr>
            <w:tcW w:w="2639" w:type="dxa"/>
          </w:tcPr>
          <w:p w:rsidR="00557D56" w:rsidRPr="00557D56" w:rsidRDefault="006A6BB5" w:rsidP="006A6BB5">
            <w:pPr>
              <w:spacing w:line="240" w:lineRule="auto"/>
              <w:rPr>
                <w:b/>
              </w:rPr>
            </w:pPr>
            <w:r w:rsidRPr="00557D56">
              <w:rPr>
                <w:b/>
              </w:rPr>
              <w:t xml:space="preserve">Assigned Lineage/Clade </w:t>
            </w:r>
            <w:r>
              <w:rPr>
                <w:b/>
              </w:rPr>
              <w:t xml:space="preserve">of </w:t>
            </w:r>
            <w:r w:rsidR="00557D56" w:rsidRPr="00557D56">
              <w:rPr>
                <w:b/>
              </w:rPr>
              <w:t xml:space="preserve">Untyped Isolates </w:t>
            </w:r>
          </w:p>
        </w:tc>
      </w:tr>
    </w:tbl>
    <w:p w:rsidR="009E7015" w:rsidRDefault="000F2879" w:rsidP="00CC140C">
      <w:pPr>
        <w:spacing w:line="480" w:lineRule="auto"/>
      </w:pPr>
      <w:r>
        <w:rPr>
          <w:noProof/>
        </w:rPr>
        <mc:AlternateContent>
          <mc:Choice Requires="wps">
            <w:drawing>
              <wp:anchor distT="0" distB="0" distL="114300" distR="114300" simplePos="0" relativeHeight="251664384" behindDoc="0" locked="0" layoutInCell="1" allowOverlap="1">
                <wp:simplePos x="0" y="0"/>
                <wp:positionH relativeFrom="column">
                  <wp:posOffset>1123950</wp:posOffset>
                </wp:positionH>
                <wp:positionV relativeFrom="paragraph">
                  <wp:posOffset>262254</wp:posOffset>
                </wp:positionV>
                <wp:extent cx="590550" cy="314325"/>
                <wp:effectExtent l="0" t="38100" r="57150" b="28575"/>
                <wp:wrapNone/>
                <wp:docPr id="6" name="Straight Arrow Connector 6"/>
                <wp:cNvGraphicFramePr/>
                <a:graphic xmlns:a="http://schemas.openxmlformats.org/drawingml/2006/main">
                  <a:graphicData uri="http://schemas.microsoft.com/office/word/2010/wordprocessingShape">
                    <wps:wsp>
                      <wps:cNvCnPr/>
                      <wps:spPr>
                        <a:xfrm flipV="1">
                          <a:off x="0" y="0"/>
                          <a:ext cx="590550" cy="314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E8936E" id="_x0000_t32" coordsize="21600,21600" o:spt="32" o:oned="t" path="m,l21600,21600e" filled="f">
                <v:path arrowok="t" fillok="f" o:connecttype="none"/>
                <o:lock v:ext="edit" shapetype="t"/>
              </v:shapetype>
              <v:shape id="Straight Arrow Connector 6" o:spid="_x0000_s1026" type="#_x0000_t32" style="position:absolute;margin-left:88.5pt;margin-top:20.65pt;width:46.5pt;height:24.7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" strokecolor="#5b9bd5 [3204]" strokeweight=".5pt">
                <v:stroke endarrow="block" joinstyle="miter"/>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338455</wp:posOffset>
                </wp:positionV>
                <wp:extent cx="1114425" cy="466725"/>
                <wp:effectExtent l="0" t="0" r="28575" b="28575"/>
                <wp:wrapNone/>
                <wp:docPr id="3" name="Rounded Rectangle 3"/>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2879" w:rsidRDefault="000F2879" w:rsidP="000F2879">
                            <w:pPr>
                              <w:spacing w:after="0" w:line="240" w:lineRule="auto"/>
                              <w:jc w:val="center"/>
                            </w:pPr>
                            <w:r>
                              <w:t>EXHX01.00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 o:spid="_x0000_s1026" style="position:absolute;margin-left:0;margin-top:26.65pt;width:87.75pt;height:36.7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" fillcolor="#5b9bd5 [3204]" strokecolor="#1f4d78 [1604]" strokeweight="1pt">
                <v:stroke joinstyle="miter"/>
                <v:textbox>
                  <w:txbxContent>
                    <w:p w:rsidR="000F2879" w:rsidRDefault="000F2879" w:rsidP="000F2879">
                      <w:pPr>
                        <w:spacing w:after="0" w:line="240" w:lineRule="auto"/>
                        <w:jc w:val="center"/>
                      </w:pPr>
                      <w:r>
                        <w:t>EXHX01.0047</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36AA5717" wp14:editId="3FDBCB2C">
                <wp:simplePos x="0" y="0"/>
                <wp:positionH relativeFrom="column">
                  <wp:posOffset>1733550</wp:posOffset>
                </wp:positionH>
                <wp:positionV relativeFrom="paragraph">
                  <wp:posOffset>5080</wp:posOffset>
                </wp:positionV>
                <wp:extent cx="1114425" cy="466725"/>
                <wp:effectExtent l="0" t="0" r="28575" b="28575"/>
                <wp:wrapNone/>
                <wp:docPr id="8" name="Rounded Rectangle 8"/>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2879" w:rsidRDefault="000F2879" w:rsidP="000F2879">
                            <w:pPr>
                              <w:spacing w:after="0" w:line="240" w:lineRule="auto"/>
                              <w:jc w:val="center"/>
                            </w:pPr>
                            <w:r>
                              <w:t>2 lineage Ib</w:t>
                            </w:r>
                          </w:p>
                          <w:p w:rsidR="000F2879" w:rsidRDefault="000F2879" w:rsidP="000F2879">
                            <w:pPr>
                              <w:spacing w:after="0" w:line="240" w:lineRule="auto"/>
                              <w:jc w:val="center"/>
                            </w:pPr>
                            <w:r>
                              <w:t>2 clade 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6AA5717" id="Rounded Rectangle 8" o:spid="_x0000_s1027" style="position:absolute;margin-left:136.5pt;margin-top:.4pt;width:87.75pt;height:36.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" fillcolor="#5b9bd5 [3204]" strokecolor="#1f4d78 [1604]" strokeweight="1pt">
                <v:stroke joinstyle="miter"/>
                <v:textbox>
                  <w:txbxContent>
                    <w:p w:rsidR="000F2879" w:rsidRDefault="000F2879" w:rsidP="000F2879">
                      <w:pPr>
                        <w:spacing w:after="0" w:line="240" w:lineRule="auto"/>
                        <w:jc w:val="center"/>
                      </w:pPr>
                      <w:r>
                        <w:t xml:space="preserve">2 lineage </w:t>
                      </w:r>
                      <w:proofErr w:type="spellStart"/>
                      <w:proofErr w:type="gramStart"/>
                      <w:r>
                        <w:t>Ib</w:t>
                      </w:r>
                      <w:proofErr w:type="spellEnd"/>
                      <w:proofErr w:type="gramEnd"/>
                    </w:p>
                    <w:p w:rsidR="000F2879" w:rsidRDefault="000F2879" w:rsidP="000F2879">
                      <w:pPr>
                        <w:spacing w:after="0" w:line="240" w:lineRule="auto"/>
                        <w:jc w:val="center"/>
                      </w:pPr>
                      <w:r>
                        <w:t>2 clade 2/3</w:t>
                      </w:r>
                    </w:p>
                  </w:txbxContent>
                </v:textbox>
              </v:roundrect>
            </w:pict>
          </mc:Fallback>
        </mc:AlternateContent>
      </w:r>
    </w:p>
    <w:p w:rsidR="006F470D" w:rsidRDefault="00FC7F58" w:rsidP="00CC140C">
      <w:pPr>
        <w:spacing w:line="480" w:lineRule="auto"/>
      </w:pPr>
      <w:r>
        <w:rPr>
          <w:noProof/>
        </w:rPr>
        <mc:AlternateContent>
          <mc:Choice Requires="wps">
            <w:drawing>
              <wp:anchor distT="0" distB="0" distL="114300" distR="114300" simplePos="0" relativeHeight="251673600" behindDoc="0" locked="0" layoutInCell="1" allowOverlap="1">
                <wp:simplePos x="0" y="0"/>
                <wp:positionH relativeFrom="column">
                  <wp:posOffset>2876550</wp:posOffset>
                </wp:positionH>
                <wp:positionV relativeFrom="paragraph">
                  <wp:posOffset>438785</wp:posOffset>
                </wp:positionV>
                <wp:extent cx="552450" cy="0"/>
                <wp:effectExtent l="0" t="76200" r="19050" b="95250"/>
                <wp:wrapNone/>
                <wp:docPr id="13" name="Straight Arrow Connector 13"/>
                <wp:cNvGraphicFramePr/>
                <a:graphic xmlns:a="http://schemas.openxmlformats.org/drawingml/2006/main">
                  <a:graphicData uri="http://schemas.microsoft.com/office/word/2010/wordprocessingShape">
                    <wps:wsp>
                      <wps:cNvCnPr/>
                      <wps:spPr>
                        <a:xfrm>
                          <a:off x="0" y="0"/>
                          <a:ext cx="5524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C8E157" id="Straight Arrow Connector 13" o:spid="_x0000_s1026" type="#_x0000_t32" style="position:absolute;margin-left:226.5pt;margin-top:34.55pt;width:43.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" strokecolor="#5b9bd5 [3204]" strokeweight=".5pt">
                <v:stroke endarrow="block" joinstyle="miter"/>
              </v:shape>
            </w:pict>
          </mc:Fallback>
        </mc:AlternateContent>
      </w:r>
      <w:r>
        <w:rPr>
          <w:noProof/>
        </w:rPr>
        <mc:AlternateContent>
          <mc:Choice Requires="wps">
            <w:drawing>
              <wp:anchor distT="0" distB="0" distL="114300" distR="114300" simplePos="0" relativeHeight="251672576" behindDoc="0" locked="0" layoutInCell="1" allowOverlap="1" wp14:anchorId="20309AFB" wp14:editId="03B66248">
                <wp:simplePos x="0" y="0"/>
                <wp:positionH relativeFrom="column">
                  <wp:posOffset>3438525</wp:posOffset>
                </wp:positionH>
                <wp:positionV relativeFrom="paragraph">
                  <wp:posOffset>210185</wp:posOffset>
                </wp:positionV>
                <wp:extent cx="1114425" cy="466725"/>
                <wp:effectExtent l="0" t="0" r="28575" b="28575"/>
                <wp:wrapNone/>
                <wp:docPr id="11" name="Rounded Rectangle 11"/>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7F58" w:rsidRDefault="00FC7F58" w:rsidP="00FC7F58">
                            <w:pPr>
                              <w:spacing w:after="0" w:line="240" w:lineRule="auto"/>
                              <w:jc w:val="center"/>
                            </w:pPr>
                            <w:r>
                              <w:t>Lineage IIa</w:t>
                            </w:r>
                          </w:p>
                          <w:p w:rsidR="00FC7F58" w:rsidRDefault="00FC7F58" w:rsidP="00FC7F58">
                            <w:pPr>
                              <w:spacing w:after="0" w:line="240" w:lineRule="auto"/>
                              <w:jc w:val="center"/>
                            </w:pPr>
                            <w:r>
                              <w:t>Clade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0309AFB" id="Rounded Rectangle 11" o:spid="_x0000_s1028" style="position:absolute;margin-left:270.75pt;margin-top:16.55pt;width:87.75pt;height:36.75pt;z-index:251672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" fillcolor="#5b9bd5 [3204]" strokecolor="#1f4d78 [1604]" strokeweight="1pt">
                <v:stroke joinstyle="miter"/>
                <v:textbox>
                  <w:txbxContent>
                    <w:p w:rsidR="00FC7F58" w:rsidRDefault="00FC7F58" w:rsidP="00FC7F58">
                      <w:pPr>
                        <w:spacing w:after="0" w:line="240" w:lineRule="auto"/>
                        <w:jc w:val="center"/>
                      </w:pPr>
                      <w:r>
                        <w:t>L</w:t>
                      </w:r>
                      <w:r>
                        <w:t xml:space="preserve">ineage </w:t>
                      </w:r>
                      <w:proofErr w:type="spellStart"/>
                      <w:r>
                        <w:t>IIa</w:t>
                      </w:r>
                      <w:proofErr w:type="spellEnd"/>
                    </w:p>
                    <w:p w:rsidR="00FC7F58" w:rsidRDefault="00FC7F58" w:rsidP="00FC7F58">
                      <w:pPr>
                        <w:spacing w:after="0" w:line="240" w:lineRule="auto"/>
                        <w:jc w:val="center"/>
                      </w:pPr>
                      <w:r>
                        <w:t>C</w:t>
                      </w:r>
                      <w:r>
                        <w:t>lade 8</w:t>
                      </w:r>
                    </w:p>
                  </w:txbxContent>
                </v:textbox>
              </v:roundrect>
            </w:pict>
          </mc:Fallback>
        </mc:AlternateContent>
      </w:r>
      <w:r w:rsidR="000F2879">
        <w:rPr>
          <w:noProof/>
        </w:rPr>
        <mc:AlternateContent>
          <mc:Choice Requires="wps">
            <w:drawing>
              <wp:anchor distT="0" distB="0" distL="114300" distR="114300" simplePos="0" relativeHeight="251666432" behindDoc="0" locked="0" layoutInCell="1" allowOverlap="1" wp14:anchorId="0ADD783F" wp14:editId="6D5AC0B5">
                <wp:simplePos x="0" y="0"/>
                <wp:positionH relativeFrom="column">
                  <wp:posOffset>1114425</wp:posOffset>
                </wp:positionH>
                <wp:positionV relativeFrom="paragraph">
                  <wp:posOffset>153035</wp:posOffset>
                </wp:positionV>
                <wp:extent cx="609600" cy="304800"/>
                <wp:effectExtent l="0" t="0" r="76200" b="57150"/>
                <wp:wrapNone/>
                <wp:docPr id="7" name="Straight Arrow Connector 7"/>
                <wp:cNvGraphicFramePr/>
                <a:graphic xmlns:a="http://schemas.openxmlformats.org/drawingml/2006/main">
                  <a:graphicData uri="http://schemas.microsoft.com/office/word/2010/wordprocessingShape">
                    <wps:wsp>
                      <wps:cNvCnPr/>
                      <wps:spPr>
                        <a:xfrm>
                          <a:off x="0" y="0"/>
                          <a:ext cx="60960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87E707" id="Straight Arrow Connector 7" o:spid="_x0000_s1026" type="#_x0000_t32" style="position:absolute;margin-left:87.75pt;margin-top:12.05pt;width:48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" strokecolor="#5b9bd5 [3204]" strokeweight=".5pt">
                <v:stroke endarrow="block" joinstyle="miter"/>
              </v:shape>
            </w:pict>
          </mc:Fallback>
        </mc:AlternateContent>
      </w:r>
      <w:r w:rsidR="000F2879">
        <w:rPr>
          <w:noProof/>
        </w:rPr>
        <mc:AlternateContent>
          <mc:Choice Requires="wps">
            <w:drawing>
              <wp:anchor distT="0" distB="0" distL="114300" distR="114300" simplePos="0" relativeHeight="251670528" behindDoc="0" locked="0" layoutInCell="1" allowOverlap="1" wp14:anchorId="6B8E01AA" wp14:editId="41E2CB32">
                <wp:simplePos x="0" y="0"/>
                <wp:positionH relativeFrom="column">
                  <wp:posOffset>1743075</wp:posOffset>
                </wp:positionH>
                <wp:positionV relativeFrom="paragraph">
                  <wp:posOffset>210185</wp:posOffset>
                </wp:positionV>
                <wp:extent cx="1114425" cy="466725"/>
                <wp:effectExtent l="0" t="0" r="28575" b="28575"/>
                <wp:wrapNone/>
                <wp:docPr id="9" name="Rounded Rectangle 9"/>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2879" w:rsidRDefault="000F2879" w:rsidP="000F2879">
                            <w:pPr>
                              <w:spacing w:after="0" w:line="240" w:lineRule="auto"/>
                              <w:jc w:val="center"/>
                            </w:pPr>
                            <w:r>
                              <w:t>59 lineage IIa</w:t>
                            </w:r>
                          </w:p>
                          <w:p w:rsidR="000F2879" w:rsidRDefault="000F2879" w:rsidP="000F2879">
                            <w:pPr>
                              <w:spacing w:after="0" w:line="240" w:lineRule="auto"/>
                              <w:jc w:val="center"/>
                            </w:pPr>
                            <w:r>
                              <w:t>38 clade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B8E01AA" id="Rounded Rectangle 9" o:spid="_x0000_s1029" style="position:absolute;margin-left:137.25pt;margin-top:16.55pt;width:87.75pt;height:36.7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" fillcolor="#5b9bd5 [3204]" strokecolor="#1f4d78 [1604]" strokeweight="1pt">
                <v:stroke joinstyle="miter"/>
                <v:textbox>
                  <w:txbxContent>
                    <w:p w:rsidR="000F2879" w:rsidRDefault="000F2879" w:rsidP="000F2879">
                      <w:pPr>
                        <w:spacing w:after="0" w:line="240" w:lineRule="auto"/>
                        <w:jc w:val="center"/>
                      </w:pPr>
                      <w:r>
                        <w:t xml:space="preserve">59 lineage </w:t>
                      </w:r>
                      <w:proofErr w:type="spellStart"/>
                      <w:r>
                        <w:t>IIa</w:t>
                      </w:r>
                      <w:proofErr w:type="spellEnd"/>
                    </w:p>
                    <w:p w:rsidR="000F2879" w:rsidRDefault="000F2879" w:rsidP="000F2879">
                      <w:pPr>
                        <w:spacing w:after="0" w:line="240" w:lineRule="auto"/>
                        <w:jc w:val="center"/>
                      </w:pPr>
                      <w:r>
                        <w:t>38 clade 8</w:t>
                      </w:r>
                    </w:p>
                  </w:txbxContent>
                </v:textbox>
              </v:roundrect>
            </w:pict>
          </mc:Fallback>
        </mc:AlternateContent>
      </w:r>
    </w:p>
    <w:p w:rsidR="000F2879" w:rsidRDefault="000F2879" w:rsidP="00CC140C">
      <w:pPr>
        <w:spacing w:line="480" w:lineRule="auto"/>
        <w:rPr>
          <w:rStyle w:val="FiguresChar"/>
          <w:rFonts w:asciiTheme="minorHAnsi" w:hAnsiTheme="minorHAnsi"/>
        </w:rPr>
      </w:pPr>
    </w:p>
    <w:p w:rsidR="000F2879" w:rsidRDefault="00FC7F58" w:rsidP="00CC140C">
      <w:pPr>
        <w:spacing w:line="480" w:lineRule="auto"/>
        <w:rPr>
          <w:rStyle w:val="FiguresChar"/>
          <w:rFonts w:asciiTheme="minorHAnsi" w:hAnsiTheme="minorHAnsi"/>
        </w:rPr>
      </w:pPr>
      <w:r w:rsidRPr="00FC7F58">
        <w:rPr>
          <w:rStyle w:val="FiguresChar"/>
          <w:rFonts w:asciiTheme="minorHAnsi" w:hAnsiTheme="minorHAnsi"/>
          <w:noProof/>
        </w:rPr>
        <mc:AlternateContent>
          <mc:Choice Requires="wps">
            <w:drawing>
              <wp:anchor distT="0" distB="0" distL="114300" distR="114300" simplePos="0" relativeHeight="251687936" behindDoc="0" locked="0" layoutInCell="1" allowOverlap="1" wp14:anchorId="472C17D2" wp14:editId="019AB753">
                <wp:simplePos x="0" y="0"/>
                <wp:positionH relativeFrom="column">
                  <wp:posOffset>2876550</wp:posOffset>
                </wp:positionH>
                <wp:positionV relativeFrom="paragraph">
                  <wp:posOffset>372744</wp:posOffset>
                </wp:positionV>
                <wp:extent cx="542925" cy="276225"/>
                <wp:effectExtent l="0" t="0" r="66675" b="47625"/>
                <wp:wrapNone/>
                <wp:docPr id="22" name="Straight Arrow Connector 22"/>
                <wp:cNvGraphicFramePr/>
                <a:graphic xmlns:a="http://schemas.openxmlformats.org/drawingml/2006/main">
                  <a:graphicData uri="http://schemas.microsoft.com/office/word/2010/wordprocessingShape">
                    <wps:wsp>
                      <wps:cNvCnPr/>
                      <wps:spPr>
                        <a:xfrm>
                          <a:off x="0" y="0"/>
                          <a:ext cx="542925"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946739" id="Straight Arrow Connector 22" o:spid="_x0000_s1026" type="#_x0000_t32" style="position:absolute;margin-left:226.5pt;margin-top:29.35pt;width:42.75pt;height:2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" strokecolor="#5b9bd5 [3204]" strokeweight=".5pt">
                <v:stroke endarrow="block" joinstyle="miter"/>
              </v:shape>
            </w:pict>
          </mc:Fallback>
        </mc:AlternateContent>
      </w:r>
      <w:r>
        <w:rPr>
          <w:noProof/>
        </w:rPr>
        <mc:AlternateContent>
          <mc:Choice Requires="wps">
            <w:drawing>
              <wp:anchor distT="0" distB="0" distL="114300" distR="114300" simplePos="0" relativeHeight="251691008" behindDoc="0" locked="0" layoutInCell="1" allowOverlap="1" wp14:anchorId="37098AF2" wp14:editId="042432CB">
                <wp:simplePos x="0" y="0"/>
                <wp:positionH relativeFrom="column">
                  <wp:posOffset>3438525</wp:posOffset>
                </wp:positionH>
                <wp:positionV relativeFrom="paragraph">
                  <wp:posOffset>439420</wp:posOffset>
                </wp:positionV>
                <wp:extent cx="1114425" cy="466725"/>
                <wp:effectExtent l="0" t="0" r="28575" b="28575"/>
                <wp:wrapNone/>
                <wp:docPr id="24" name="Rounded Rectangle 24"/>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7F58" w:rsidRDefault="00FC7F58" w:rsidP="00FC7F58">
                            <w:pPr>
                              <w:spacing w:after="0" w:line="240" w:lineRule="auto"/>
                              <w:jc w:val="center"/>
                            </w:pPr>
                            <w:r>
                              <w:t>Rare cl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7098AF2" id="Rounded Rectangle 24" o:spid="_x0000_s1030" style="position:absolute;margin-left:270.75pt;margin-top:34.6pt;width:87.75pt;height:36.75pt;z-index:2516910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" fillcolor="#5b9bd5 [3204]" strokecolor="#1f4d78 [1604]" strokeweight="1pt">
                <v:stroke joinstyle="miter"/>
                <v:textbox>
                  <w:txbxContent>
                    <w:p w:rsidR="00FC7F58" w:rsidRDefault="00FC7F58" w:rsidP="00FC7F58">
                      <w:pPr>
                        <w:spacing w:after="0" w:line="240" w:lineRule="auto"/>
                        <w:jc w:val="center"/>
                      </w:pPr>
                      <w:r>
                        <w:t>Rare clades</w:t>
                      </w:r>
                    </w:p>
                  </w:txbxContent>
                </v:textbox>
              </v:roundrect>
            </w:pict>
          </mc:Fallback>
        </mc:AlternateContent>
      </w:r>
      <w:r w:rsidRPr="00FC7F58">
        <w:rPr>
          <w:noProof/>
        </w:rPr>
        <mc:AlternateContent>
          <mc:Choice Requires="wps">
            <w:drawing>
              <wp:anchor distT="0" distB="0" distL="114300" distR="114300" simplePos="0" relativeHeight="251676672" behindDoc="0" locked="0" layoutInCell="1" allowOverlap="1" wp14:anchorId="1BCEC59F" wp14:editId="668027BF">
                <wp:simplePos x="0" y="0"/>
                <wp:positionH relativeFrom="column">
                  <wp:posOffset>1752600</wp:posOffset>
                </wp:positionH>
                <wp:positionV relativeFrom="paragraph">
                  <wp:posOffset>786765</wp:posOffset>
                </wp:positionV>
                <wp:extent cx="1114425" cy="466725"/>
                <wp:effectExtent l="0" t="0" r="28575" b="28575"/>
                <wp:wrapNone/>
                <wp:docPr id="15" name="Rounded Rectangle 15"/>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7F58" w:rsidRDefault="00FC7F58" w:rsidP="00FC7F58">
                            <w:pPr>
                              <w:spacing w:after="0" w:line="240" w:lineRule="auto"/>
                              <w:jc w:val="center"/>
                            </w:pPr>
                            <w:r>
                              <w:t>1 clad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BCEC59F" id="Rounded Rectangle 15" o:spid="_x0000_s1031" style="position:absolute;margin-left:138pt;margin-top:61.95pt;width:87.75pt;height:36.75pt;z-index:2516766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" fillcolor="#5b9bd5 [3204]" strokecolor="#1f4d78 [1604]" strokeweight="1pt">
                <v:stroke joinstyle="miter"/>
                <v:textbox>
                  <w:txbxContent>
                    <w:p w:rsidR="00FC7F58" w:rsidRDefault="00FC7F58" w:rsidP="00FC7F58">
                      <w:pPr>
                        <w:spacing w:after="0" w:line="240" w:lineRule="auto"/>
                        <w:jc w:val="center"/>
                      </w:pPr>
                      <w:r>
                        <w:t>1 clade 7</w:t>
                      </w:r>
                    </w:p>
                  </w:txbxContent>
                </v:textbox>
              </v:roundrect>
            </w:pict>
          </mc:Fallback>
        </mc:AlternateContent>
      </w:r>
      <w:r w:rsidRPr="00FC7F58">
        <w:rPr>
          <w:noProof/>
        </w:rPr>
        <mc:AlternateContent>
          <mc:Choice Requires="wps">
            <w:drawing>
              <wp:anchor distT="0" distB="0" distL="114300" distR="114300" simplePos="0" relativeHeight="251675648" behindDoc="0" locked="0" layoutInCell="1" allowOverlap="1" wp14:anchorId="08B0379C" wp14:editId="6B522121">
                <wp:simplePos x="0" y="0"/>
                <wp:positionH relativeFrom="column">
                  <wp:posOffset>1743075</wp:posOffset>
                </wp:positionH>
                <wp:positionV relativeFrom="paragraph">
                  <wp:posOffset>139065</wp:posOffset>
                </wp:positionV>
                <wp:extent cx="1114425" cy="466725"/>
                <wp:effectExtent l="0" t="0" r="28575" b="28575"/>
                <wp:wrapNone/>
                <wp:docPr id="14" name="Rounded Rectangle 14"/>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7F58" w:rsidRDefault="00FC7F58" w:rsidP="00FC7F58">
                            <w:pPr>
                              <w:spacing w:after="0" w:line="240" w:lineRule="auto"/>
                              <w:jc w:val="center"/>
                            </w:pPr>
                            <w:r>
                              <w:t>1 clade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8B0379C" id="Rounded Rectangle 14" o:spid="_x0000_s1032" style="position:absolute;margin-left:137.25pt;margin-top:10.95pt;width:87.75pt;height:36.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" fillcolor="#5b9bd5 [3204]" strokecolor="#1f4d78 [1604]" strokeweight="1pt">
                <v:stroke joinstyle="miter"/>
                <v:textbox>
                  <w:txbxContent>
                    <w:p w:rsidR="00FC7F58" w:rsidRDefault="00FC7F58" w:rsidP="00FC7F58">
                      <w:pPr>
                        <w:spacing w:after="0" w:line="240" w:lineRule="auto"/>
                        <w:jc w:val="center"/>
                      </w:pPr>
                      <w:r>
                        <w:t>1 clade 6</w:t>
                      </w:r>
                    </w:p>
                  </w:txbxContent>
                </v:textbox>
              </v:roundrect>
            </w:pict>
          </mc:Fallback>
        </mc:AlternateContent>
      </w:r>
      <w:r w:rsidRPr="00FC7F58">
        <w:rPr>
          <w:noProof/>
        </w:rPr>
        <mc:AlternateContent>
          <mc:Choice Requires="wps">
            <w:drawing>
              <wp:anchor distT="0" distB="0" distL="114300" distR="114300" simplePos="0" relativeHeight="251681792" behindDoc="0" locked="0" layoutInCell="1" allowOverlap="1" wp14:anchorId="3D91AC54" wp14:editId="188CDF05">
                <wp:simplePos x="0" y="0"/>
                <wp:positionH relativeFrom="column">
                  <wp:posOffset>1133475</wp:posOffset>
                </wp:positionH>
                <wp:positionV relativeFrom="paragraph">
                  <wp:posOffset>396240</wp:posOffset>
                </wp:positionV>
                <wp:extent cx="590550" cy="314325"/>
                <wp:effectExtent l="0" t="38100" r="57150" b="28575"/>
                <wp:wrapNone/>
                <wp:docPr id="18" name="Straight Arrow Connector 18"/>
                <wp:cNvGraphicFramePr/>
                <a:graphic xmlns:a="http://schemas.openxmlformats.org/drawingml/2006/main">
                  <a:graphicData uri="http://schemas.microsoft.com/office/word/2010/wordprocessingShape">
                    <wps:wsp>
                      <wps:cNvCnPr/>
                      <wps:spPr>
                        <a:xfrm flipV="1">
                          <a:off x="0" y="0"/>
                          <a:ext cx="590550" cy="314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94E974" id="Straight Arrow Connector 18" o:spid="_x0000_s1026" type="#_x0000_t32" style="position:absolute;margin-left:89.25pt;margin-top:31.2pt;width:46.5pt;height:24.7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" strokecolor="#5b9bd5 [3204]" strokeweight=".5pt">
                <v:stroke endarrow="block" joinstyle="miter"/>
              </v:shape>
            </w:pict>
          </mc:Fallback>
        </mc:AlternateContent>
      </w:r>
    </w:p>
    <w:p w:rsidR="000F2879" w:rsidRDefault="00FC7F58" w:rsidP="00CC140C">
      <w:pPr>
        <w:spacing w:line="480" w:lineRule="auto"/>
        <w:rPr>
          <w:rStyle w:val="FiguresChar"/>
          <w:rFonts w:asciiTheme="minorHAnsi" w:hAnsiTheme="minorHAnsi"/>
        </w:rPr>
      </w:pPr>
      <w:r w:rsidRPr="00FC7F58">
        <w:rPr>
          <w:rStyle w:val="FiguresChar"/>
          <w:rFonts w:asciiTheme="minorHAnsi" w:hAnsiTheme="minorHAnsi"/>
          <w:noProof/>
        </w:rPr>
        <mc:AlternateContent>
          <mc:Choice Requires="wps">
            <w:drawing>
              <wp:anchor distT="0" distB="0" distL="114300" distR="114300" simplePos="0" relativeHeight="251688960" behindDoc="0" locked="0" layoutInCell="1" allowOverlap="1" wp14:anchorId="301F19EB" wp14:editId="34320C53">
                <wp:simplePos x="0" y="0"/>
                <wp:positionH relativeFrom="column">
                  <wp:posOffset>2867025</wp:posOffset>
                </wp:positionH>
                <wp:positionV relativeFrom="paragraph">
                  <wp:posOffset>234315</wp:posOffset>
                </wp:positionV>
                <wp:extent cx="552450" cy="342900"/>
                <wp:effectExtent l="0" t="38100" r="57150" b="19050"/>
                <wp:wrapNone/>
                <wp:docPr id="23" name="Straight Arrow Connector 23"/>
                <wp:cNvGraphicFramePr/>
                <a:graphic xmlns:a="http://schemas.openxmlformats.org/drawingml/2006/main">
                  <a:graphicData uri="http://schemas.microsoft.com/office/word/2010/wordprocessingShape">
                    <wps:wsp>
                      <wps:cNvCnPr/>
                      <wps:spPr>
                        <a:xfrm flipV="1">
                          <a:off x="0" y="0"/>
                          <a:ext cx="552450" cy="342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6E7C9F" id="Straight Arrow Connector 23" o:spid="_x0000_s1026" type="#_x0000_t32" style="position:absolute;margin-left:225.75pt;margin-top:18.45pt;width:43.5pt;height:27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" strokecolor="#5b9bd5 [3204]" strokeweight=".5pt">
                <v:stroke endarrow="block" joinstyle="miter"/>
              </v:shape>
            </w:pict>
          </mc:Fallback>
        </mc:AlternateContent>
      </w:r>
      <w:r w:rsidRPr="00FC7F58">
        <w:rPr>
          <w:noProof/>
        </w:rPr>
        <mc:AlternateContent>
          <mc:Choice Requires="wps">
            <w:drawing>
              <wp:anchor distT="0" distB="0" distL="114300" distR="114300" simplePos="0" relativeHeight="251682816" behindDoc="0" locked="0" layoutInCell="1" allowOverlap="1" wp14:anchorId="18E8AECA" wp14:editId="31862D5C">
                <wp:simplePos x="0" y="0"/>
                <wp:positionH relativeFrom="column">
                  <wp:posOffset>1123950</wp:posOffset>
                </wp:positionH>
                <wp:positionV relativeFrom="paragraph">
                  <wp:posOffset>248920</wp:posOffset>
                </wp:positionV>
                <wp:extent cx="609600" cy="304800"/>
                <wp:effectExtent l="0" t="0" r="76200" b="57150"/>
                <wp:wrapNone/>
                <wp:docPr id="19" name="Straight Arrow Connector 19"/>
                <wp:cNvGraphicFramePr/>
                <a:graphic xmlns:a="http://schemas.openxmlformats.org/drawingml/2006/main">
                  <a:graphicData uri="http://schemas.microsoft.com/office/word/2010/wordprocessingShape">
                    <wps:wsp>
                      <wps:cNvCnPr/>
                      <wps:spPr>
                        <a:xfrm>
                          <a:off x="0" y="0"/>
                          <a:ext cx="60960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D7B5D9" id="Straight Arrow Connector 19" o:spid="_x0000_s1026" type="#_x0000_t32" style="position:absolute;margin-left:88.5pt;margin-top:19.6pt;width:48pt;height:2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" strokecolor="#5b9bd5 [3204]"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07042429" wp14:editId="44EBFB81">
                <wp:simplePos x="0" y="0"/>
                <wp:positionH relativeFrom="column">
                  <wp:posOffset>0</wp:posOffset>
                </wp:positionH>
                <wp:positionV relativeFrom="paragraph">
                  <wp:posOffset>4445</wp:posOffset>
                </wp:positionV>
                <wp:extent cx="1114425" cy="466725"/>
                <wp:effectExtent l="0" t="0" r="28575" b="28575"/>
                <wp:wrapNone/>
                <wp:docPr id="4" name="Rounded Rectangle 4"/>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2879" w:rsidRDefault="000F2879" w:rsidP="000F2879">
                            <w:pPr>
                              <w:spacing w:after="0" w:line="240" w:lineRule="auto"/>
                              <w:jc w:val="center"/>
                            </w:pPr>
                            <w:r>
                              <w:t>EXHX01.01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7042429" id="Rounded Rectangle 4" o:spid="_x0000_s1033" style="position:absolute;margin-left:0;margin-top:.35pt;width:87.75pt;height:36.75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" fillcolor="#5b9bd5 [3204]" strokecolor="#1f4d78 [1604]" strokeweight="1pt">
                <v:stroke joinstyle="miter"/>
                <v:textbox>
                  <w:txbxContent>
                    <w:p w:rsidR="000F2879" w:rsidRDefault="000F2879" w:rsidP="000F2879">
                      <w:pPr>
                        <w:spacing w:after="0" w:line="240" w:lineRule="auto"/>
                        <w:jc w:val="center"/>
                      </w:pPr>
                      <w:r>
                        <w:t>EXHX01.0190</w:t>
                      </w:r>
                    </w:p>
                  </w:txbxContent>
                </v:textbox>
              </v:roundrect>
            </w:pict>
          </mc:Fallback>
        </mc:AlternateContent>
      </w:r>
    </w:p>
    <w:p w:rsidR="000F2879" w:rsidRDefault="000F2879" w:rsidP="00CC140C">
      <w:pPr>
        <w:spacing w:line="480" w:lineRule="auto"/>
        <w:rPr>
          <w:rStyle w:val="FiguresChar"/>
          <w:rFonts w:asciiTheme="minorHAnsi" w:hAnsiTheme="minorHAnsi"/>
        </w:rPr>
      </w:pPr>
    </w:p>
    <w:p w:rsidR="000F2879" w:rsidRDefault="00FC7F58" w:rsidP="00CC140C">
      <w:pPr>
        <w:spacing w:line="480" w:lineRule="auto"/>
        <w:rPr>
          <w:rStyle w:val="FiguresChar"/>
          <w:rFonts w:asciiTheme="minorHAnsi" w:hAnsiTheme="minorHAnsi"/>
        </w:rPr>
      </w:pPr>
      <w:r w:rsidRPr="00FC7F58">
        <w:rPr>
          <w:rStyle w:val="FiguresChar"/>
          <w:rFonts w:asciiTheme="minorHAnsi" w:hAnsiTheme="minorHAnsi"/>
          <w:noProof/>
        </w:rPr>
        <mc:AlternateContent>
          <mc:Choice Requires="wps">
            <w:drawing>
              <wp:anchor distT="0" distB="0" distL="114300" distR="114300" simplePos="0" relativeHeight="251678720" behindDoc="0" locked="0" layoutInCell="1" allowOverlap="1" wp14:anchorId="08B0379C" wp14:editId="6B522121">
                <wp:simplePos x="0" y="0"/>
                <wp:positionH relativeFrom="column">
                  <wp:posOffset>1743075</wp:posOffset>
                </wp:positionH>
                <wp:positionV relativeFrom="paragraph">
                  <wp:posOffset>262255</wp:posOffset>
                </wp:positionV>
                <wp:extent cx="1114425" cy="466725"/>
                <wp:effectExtent l="0" t="0" r="28575" b="28575"/>
                <wp:wrapNone/>
                <wp:docPr id="16" name="Rounded Rectangle 16"/>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7F58" w:rsidRDefault="00FC7F58" w:rsidP="00FC7F58">
                            <w:pPr>
                              <w:spacing w:after="0" w:line="240" w:lineRule="auto"/>
                              <w:jc w:val="center"/>
                            </w:pPr>
                            <w:r>
                              <w:t>1 clade 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8B0379C" id="Rounded Rectangle 16" o:spid="_x0000_s1034" style="position:absolute;margin-left:137.25pt;margin-top:20.65pt;width:87.75pt;height:36.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" fillcolor="#5b9bd5 [3204]" strokecolor="#1f4d78 [1604]" strokeweight="1pt">
                <v:stroke joinstyle="miter"/>
                <v:textbox>
                  <w:txbxContent>
                    <w:p w:rsidR="00FC7F58" w:rsidRDefault="00FC7F58" w:rsidP="00FC7F58">
                      <w:pPr>
                        <w:spacing w:after="0" w:line="240" w:lineRule="auto"/>
                        <w:jc w:val="center"/>
                      </w:pPr>
                      <w:r>
                        <w:t>1 clade 2/3</w:t>
                      </w:r>
                    </w:p>
                  </w:txbxContent>
                </v:textbox>
              </v:roundrect>
            </w:pict>
          </mc:Fallback>
        </mc:AlternateContent>
      </w:r>
    </w:p>
    <w:p w:rsidR="000F2879" w:rsidRDefault="00FC7F58" w:rsidP="00CC140C">
      <w:pPr>
        <w:spacing w:line="480" w:lineRule="auto"/>
        <w:rPr>
          <w:rStyle w:val="FiguresChar"/>
          <w:rFonts w:asciiTheme="minorHAnsi" w:hAnsiTheme="minorHAnsi"/>
        </w:rPr>
      </w:pPr>
      <w:r>
        <w:rPr>
          <w:noProof/>
        </w:rPr>
        <mc:AlternateContent>
          <mc:Choice Requires="wps">
            <w:drawing>
              <wp:anchor distT="0" distB="0" distL="114300" distR="114300" simplePos="0" relativeHeight="251693056" behindDoc="0" locked="0" layoutInCell="1" allowOverlap="1" wp14:anchorId="4DE5ED83" wp14:editId="08D58F56">
                <wp:simplePos x="0" y="0"/>
                <wp:positionH relativeFrom="column">
                  <wp:posOffset>3438525</wp:posOffset>
                </wp:positionH>
                <wp:positionV relativeFrom="paragraph">
                  <wp:posOffset>123190</wp:posOffset>
                </wp:positionV>
                <wp:extent cx="1114425" cy="466725"/>
                <wp:effectExtent l="0" t="0" r="28575" b="28575"/>
                <wp:wrapNone/>
                <wp:docPr id="25" name="Rounded Rectangle 25"/>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7F58" w:rsidRDefault="00FC7F58" w:rsidP="00FC7F58">
                            <w:pPr>
                              <w:spacing w:after="0" w:line="240" w:lineRule="auto"/>
                              <w:jc w:val="center"/>
                            </w:pPr>
                            <w:r>
                              <w:t>No clade 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DE5ED83" id="Rounded Rectangle 25" o:spid="_x0000_s1035" style="position:absolute;margin-left:270.75pt;margin-top:9.7pt;width:87.75pt;height:36.75pt;z-index:2516930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" fillcolor="#5b9bd5 [3204]" strokecolor="#1f4d78 [1604]" strokeweight="1pt">
                <v:stroke joinstyle="miter"/>
                <v:textbox>
                  <w:txbxContent>
                    <w:p w:rsidR="00FC7F58" w:rsidRDefault="00FC7F58" w:rsidP="00FC7F58">
                      <w:pPr>
                        <w:spacing w:after="0" w:line="240" w:lineRule="auto"/>
                        <w:jc w:val="center"/>
                      </w:pPr>
                      <w:r>
                        <w:t>No clade type</w:t>
                      </w:r>
                    </w:p>
                  </w:txbxContent>
                </v:textbox>
              </v:roundrect>
            </w:pict>
          </mc:Fallback>
        </mc:AlternateContent>
      </w:r>
      <w:r w:rsidRPr="00FC7F58">
        <w:rPr>
          <w:rStyle w:val="FiguresChar"/>
          <w:rFonts w:asciiTheme="minorHAnsi" w:hAnsiTheme="minorHAnsi"/>
          <w:noProof/>
        </w:rPr>
        <mc:AlternateContent>
          <mc:Choice Requires="wps">
            <w:drawing>
              <wp:anchor distT="0" distB="0" distL="114300" distR="114300" simplePos="0" relativeHeight="251684864" behindDoc="0" locked="0" layoutInCell="1" allowOverlap="1" wp14:anchorId="3D91AC54" wp14:editId="188CDF05">
                <wp:simplePos x="0" y="0"/>
                <wp:positionH relativeFrom="column">
                  <wp:posOffset>1114425</wp:posOffset>
                </wp:positionH>
                <wp:positionV relativeFrom="paragraph">
                  <wp:posOffset>48260</wp:posOffset>
                </wp:positionV>
                <wp:extent cx="590550" cy="314325"/>
                <wp:effectExtent l="0" t="38100" r="57150" b="28575"/>
                <wp:wrapNone/>
                <wp:docPr id="20" name="Straight Arrow Connector 20"/>
                <wp:cNvGraphicFramePr/>
                <a:graphic xmlns:a="http://schemas.openxmlformats.org/drawingml/2006/main">
                  <a:graphicData uri="http://schemas.microsoft.com/office/word/2010/wordprocessingShape">
                    <wps:wsp>
                      <wps:cNvCnPr/>
                      <wps:spPr>
                        <a:xfrm flipV="1">
                          <a:off x="0" y="0"/>
                          <a:ext cx="590550" cy="314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8D0F10" id="Straight Arrow Connector 20" o:spid="_x0000_s1026" type="#_x0000_t32" style="position:absolute;margin-left:87.75pt;margin-top:3.8pt;width:46.5pt;height:24.75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" strokecolor="#5b9bd5 [3204]" strokeweight=".5pt">
                <v:stroke endarrow="block" joinstyle="miter"/>
              </v:shape>
            </w:pict>
          </mc:Fallback>
        </mc:AlternateContent>
      </w:r>
      <w:r w:rsidRPr="00FC7F58">
        <w:rPr>
          <w:rStyle w:val="FiguresChar"/>
          <w:rFonts w:asciiTheme="minorHAnsi" w:hAnsiTheme="minorHAnsi"/>
          <w:noProof/>
        </w:rPr>
        <mc:AlternateContent>
          <mc:Choice Requires="wps">
            <w:drawing>
              <wp:anchor distT="0" distB="0" distL="114300" distR="114300" simplePos="0" relativeHeight="251685888" behindDoc="0" locked="0" layoutInCell="1" allowOverlap="1" wp14:anchorId="18E8AECA" wp14:editId="31862D5C">
                <wp:simplePos x="0" y="0"/>
                <wp:positionH relativeFrom="column">
                  <wp:posOffset>1104900</wp:posOffset>
                </wp:positionH>
                <wp:positionV relativeFrom="paragraph">
                  <wp:posOffset>344170</wp:posOffset>
                </wp:positionV>
                <wp:extent cx="609600" cy="304800"/>
                <wp:effectExtent l="0" t="0" r="76200" b="57150"/>
                <wp:wrapNone/>
                <wp:docPr id="21" name="Straight Arrow Connector 21"/>
                <wp:cNvGraphicFramePr/>
                <a:graphic xmlns:a="http://schemas.openxmlformats.org/drawingml/2006/main">
                  <a:graphicData uri="http://schemas.microsoft.com/office/word/2010/wordprocessingShape">
                    <wps:wsp>
                      <wps:cNvCnPr/>
                      <wps:spPr>
                        <a:xfrm>
                          <a:off x="0" y="0"/>
                          <a:ext cx="60960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9327A6" id="Straight Arrow Connector 21" o:spid="_x0000_s1026" type="#_x0000_t32" style="position:absolute;margin-left:87pt;margin-top:27.1pt;width:48pt;height: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" strokecolor="#5b9bd5 [3204]" strokeweight=".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07042429" wp14:editId="44EBFB81">
                <wp:simplePos x="0" y="0"/>
                <wp:positionH relativeFrom="margin">
                  <wp:posOffset>0</wp:posOffset>
                </wp:positionH>
                <wp:positionV relativeFrom="paragraph">
                  <wp:posOffset>133350</wp:posOffset>
                </wp:positionV>
                <wp:extent cx="1114425" cy="466725"/>
                <wp:effectExtent l="0" t="0" r="28575" b="28575"/>
                <wp:wrapNone/>
                <wp:docPr id="5" name="Rounded Rectangle 5"/>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2879" w:rsidRDefault="000F2879" w:rsidP="00FC7F58">
                            <w:pPr>
                              <w:spacing w:after="0" w:line="240" w:lineRule="auto"/>
                              <w:jc w:val="center"/>
                            </w:pPr>
                            <w:r>
                              <w:t>EXHX01.</w:t>
                            </w:r>
                            <w:r w:rsidR="00FC7F58">
                              <w:t>19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7042429" id="Rounded Rectangle 5" o:spid="_x0000_s1036" style="position:absolute;margin-left:0;margin-top:10.5pt;width:87.75pt;height:36.75pt;z-index:251663360;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" fillcolor="#5b9bd5 [3204]" strokecolor="#1f4d78 [1604]" strokeweight="1pt">
                <v:stroke joinstyle="miter"/>
                <v:textbox>
                  <w:txbxContent>
                    <w:p w:rsidR="000F2879" w:rsidRDefault="000F2879" w:rsidP="00FC7F58">
                      <w:pPr>
                        <w:spacing w:after="0" w:line="240" w:lineRule="auto"/>
                        <w:jc w:val="center"/>
                      </w:pPr>
                      <w:r>
                        <w:t>EXHX01.</w:t>
                      </w:r>
                      <w:r w:rsidR="00FC7F58">
                        <w:t>1921</w:t>
                      </w:r>
                    </w:p>
                  </w:txbxContent>
                </v:textbox>
                <w10:wrap anchorx="margin"/>
              </v:roundrect>
            </w:pict>
          </mc:Fallback>
        </mc:AlternateContent>
      </w:r>
    </w:p>
    <w:p w:rsidR="000F2879" w:rsidRDefault="00FC7F58" w:rsidP="00CC140C">
      <w:pPr>
        <w:spacing w:line="480" w:lineRule="auto"/>
        <w:rPr>
          <w:rStyle w:val="FiguresChar"/>
          <w:rFonts w:asciiTheme="minorHAnsi" w:hAnsiTheme="minorHAnsi"/>
        </w:rPr>
      </w:pPr>
      <w:r w:rsidRPr="00FC7F58">
        <w:rPr>
          <w:rStyle w:val="FiguresChar"/>
          <w:rFonts w:asciiTheme="minorHAnsi" w:hAnsiTheme="minorHAnsi"/>
          <w:noProof/>
        </w:rPr>
        <mc:AlternateContent>
          <mc:Choice Requires="wps">
            <w:drawing>
              <wp:anchor distT="0" distB="0" distL="114300" distR="114300" simplePos="0" relativeHeight="251679744" behindDoc="0" locked="0" layoutInCell="1" allowOverlap="1" wp14:anchorId="1BCEC59F" wp14:editId="668027BF">
                <wp:simplePos x="0" y="0"/>
                <wp:positionH relativeFrom="column">
                  <wp:posOffset>1752600</wp:posOffset>
                </wp:positionH>
                <wp:positionV relativeFrom="paragraph">
                  <wp:posOffset>24765</wp:posOffset>
                </wp:positionV>
                <wp:extent cx="1114425" cy="466725"/>
                <wp:effectExtent l="0" t="0" r="28575" b="28575"/>
                <wp:wrapNone/>
                <wp:docPr id="17" name="Rounded Rectangle 17"/>
                <wp:cNvGraphicFramePr/>
                <a:graphic xmlns:a="http://schemas.openxmlformats.org/drawingml/2006/main">
                  <a:graphicData uri="http://schemas.microsoft.com/office/word/2010/wordprocessingShape">
                    <wps:wsp>
                      <wps:cNvSpPr/>
                      <wps:spPr>
                        <a:xfrm>
                          <a:off x="0" y="0"/>
                          <a:ext cx="11144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7F58" w:rsidRDefault="00FC7F58" w:rsidP="00FC7F58">
                            <w:pPr>
                              <w:spacing w:after="0" w:line="240" w:lineRule="auto"/>
                              <w:jc w:val="center"/>
                            </w:pPr>
                            <w:r>
                              <w:t>1 clad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BCEC59F" id="Rounded Rectangle 17" o:spid="_x0000_s1037" style="position:absolute;margin-left:138pt;margin-top:1.95pt;width:87.75pt;height:36.75pt;z-index:2516797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" fillcolor="#5b9bd5 [3204]" strokecolor="#1f4d78 [1604]" strokeweight="1pt">
                <v:stroke joinstyle="miter"/>
                <v:textbox>
                  <w:txbxContent>
                    <w:p w:rsidR="00FC7F58" w:rsidRDefault="00FC7F58" w:rsidP="00FC7F58">
                      <w:pPr>
                        <w:spacing w:after="0" w:line="240" w:lineRule="auto"/>
                        <w:jc w:val="center"/>
                      </w:pPr>
                      <w:r>
                        <w:t>1 clade 7</w:t>
                      </w:r>
                    </w:p>
                  </w:txbxContent>
                </v:textbox>
              </v:roundrect>
            </w:pict>
          </mc:Fallback>
        </mc:AlternateContent>
      </w:r>
    </w:p>
    <w:p w:rsidR="00FC7F58" w:rsidRDefault="00FC7F58" w:rsidP="00CC140C">
      <w:pPr>
        <w:spacing w:line="480" w:lineRule="auto"/>
        <w:rPr>
          <w:rStyle w:val="FiguresChar"/>
          <w:rFonts w:asciiTheme="minorHAnsi" w:hAnsiTheme="minorHAnsi"/>
        </w:rPr>
      </w:pPr>
    </w:p>
    <w:p w:rsidR="006F470D" w:rsidRPr="006F470D" w:rsidRDefault="006F470D" w:rsidP="00CC140C">
      <w:pPr>
        <w:spacing w:line="480" w:lineRule="auto"/>
      </w:pPr>
      <w:r w:rsidRPr="006F470D">
        <w:rPr>
          <w:rStyle w:val="FiguresChar"/>
          <w:rFonts w:asciiTheme="minorHAnsi" w:hAnsiTheme="minorHAnsi"/>
        </w:rPr>
        <w:t xml:space="preserve">Supplementary </w:t>
      </w:r>
      <w:r>
        <w:rPr>
          <w:rStyle w:val="FiguresChar"/>
          <w:rFonts w:asciiTheme="minorHAnsi" w:hAnsiTheme="minorHAnsi"/>
        </w:rPr>
        <w:t xml:space="preserve">Figure </w:t>
      </w:r>
      <w:r w:rsidR="00421098">
        <w:rPr>
          <w:rStyle w:val="FiguresChar"/>
          <w:rFonts w:asciiTheme="minorHAnsi" w:hAnsiTheme="minorHAnsi"/>
        </w:rPr>
        <w:t>S</w:t>
      </w:r>
      <w:r>
        <w:rPr>
          <w:rStyle w:val="FiguresChar"/>
          <w:rFonts w:asciiTheme="minorHAnsi" w:hAnsiTheme="minorHAnsi"/>
        </w:rPr>
        <w:t>2</w:t>
      </w:r>
      <w:r w:rsidRPr="006F470D">
        <w:rPr>
          <w:rStyle w:val="FiguresChar"/>
          <w:rFonts w:asciiTheme="minorHAnsi" w:hAnsiTheme="minorHAnsi"/>
        </w:rPr>
        <w:t>.</w:t>
      </w:r>
      <w:r>
        <w:rPr>
          <w:rStyle w:val="FiguresChar"/>
          <w:rFonts w:asciiTheme="minorHAnsi" w:hAnsiTheme="minorHAnsi"/>
        </w:rPr>
        <w:t xml:space="preserve"> Discordant PFGE types.</w:t>
      </w:r>
      <w:r>
        <w:rPr>
          <w:rStyle w:val="FiguresChar"/>
          <w:rFonts w:asciiTheme="minorHAnsi" w:hAnsiTheme="minorHAnsi"/>
          <w:b w:val="0"/>
        </w:rPr>
        <w:t xml:space="preserve"> </w:t>
      </w:r>
      <w:r w:rsidR="00FC7F58">
        <w:rPr>
          <w:rStyle w:val="FiguresChar"/>
          <w:rFonts w:asciiTheme="minorHAnsi" w:hAnsiTheme="minorHAnsi"/>
          <w:b w:val="0"/>
        </w:rPr>
        <w:t>Of 355 PFGE types, three showed discordant lineages and/or clades</w:t>
      </w:r>
      <w:r w:rsidR="006A6BB5">
        <w:rPr>
          <w:rStyle w:val="FiguresChar"/>
          <w:rFonts w:asciiTheme="minorHAnsi" w:hAnsiTheme="minorHAnsi"/>
          <w:b w:val="0"/>
        </w:rPr>
        <w:t xml:space="preserve"> when SNP-typed</w:t>
      </w:r>
      <w:r w:rsidR="00FC7F58">
        <w:rPr>
          <w:rStyle w:val="FiguresChar"/>
          <w:rFonts w:asciiTheme="minorHAnsi" w:hAnsiTheme="minorHAnsi"/>
          <w:b w:val="0"/>
        </w:rPr>
        <w:t xml:space="preserve">. </w:t>
      </w:r>
      <w:r>
        <w:rPr>
          <w:rStyle w:val="FiguresChar"/>
          <w:rFonts w:asciiTheme="minorHAnsi" w:hAnsiTheme="minorHAnsi"/>
          <w:b w:val="0"/>
        </w:rPr>
        <w:t xml:space="preserve">One PFGE type was </w:t>
      </w:r>
      <w:r w:rsidR="006A6BB5">
        <w:rPr>
          <w:rStyle w:val="FiguresChar"/>
          <w:rFonts w:asciiTheme="minorHAnsi" w:hAnsiTheme="minorHAnsi"/>
          <w:b w:val="0"/>
        </w:rPr>
        <w:t>t</w:t>
      </w:r>
      <w:r>
        <w:rPr>
          <w:rStyle w:val="FiguresChar"/>
          <w:rFonts w:asciiTheme="minorHAnsi" w:hAnsiTheme="minorHAnsi"/>
          <w:b w:val="0"/>
        </w:rPr>
        <w:t xml:space="preserve">yped to two separate Bono-Jung lineages. It was assigned to the more abundant lineage. Three PFGE types were SNP-typed to </w:t>
      </w:r>
      <w:r w:rsidR="006A6BB5">
        <w:rPr>
          <w:rStyle w:val="FiguresChar"/>
          <w:rFonts w:asciiTheme="minorHAnsi" w:hAnsiTheme="minorHAnsi"/>
          <w:b w:val="0"/>
        </w:rPr>
        <w:t>two</w:t>
      </w:r>
      <w:r>
        <w:rPr>
          <w:rStyle w:val="FiguresChar"/>
          <w:rFonts w:asciiTheme="minorHAnsi" w:hAnsiTheme="minorHAnsi"/>
          <w:b w:val="0"/>
        </w:rPr>
        <w:t xml:space="preserve"> </w:t>
      </w:r>
      <w:r w:rsidR="00A14937">
        <w:rPr>
          <w:rStyle w:val="FiguresChar"/>
          <w:rFonts w:asciiTheme="minorHAnsi" w:hAnsiTheme="minorHAnsi"/>
          <w:b w:val="0"/>
        </w:rPr>
        <w:t>Manning clade</w:t>
      </w:r>
      <w:r w:rsidR="006A6BB5">
        <w:rPr>
          <w:rStyle w:val="FiguresChar"/>
          <w:rFonts w:asciiTheme="minorHAnsi" w:hAnsiTheme="minorHAnsi"/>
          <w:b w:val="0"/>
        </w:rPr>
        <w:t>s</w:t>
      </w:r>
      <w:r w:rsidR="00CC140C">
        <w:rPr>
          <w:rStyle w:val="FiguresChar"/>
          <w:rFonts w:asciiTheme="minorHAnsi" w:hAnsiTheme="minorHAnsi"/>
          <w:b w:val="0"/>
        </w:rPr>
        <w:t>.</w:t>
      </w:r>
      <w:r w:rsidR="00FC7F58">
        <w:rPr>
          <w:rStyle w:val="FiguresChar"/>
          <w:rFonts w:asciiTheme="minorHAnsi" w:hAnsiTheme="minorHAnsi"/>
          <w:b w:val="0"/>
        </w:rPr>
        <w:t xml:space="preserve"> One (EXHX01.0047) was assigned to the most abundant </w:t>
      </w:r>
      <w:r w:rsidR="006A6BB5">
        <w:rPr>
          <w:rStyle w:val="FiguresChar"/>
          <w:rFonts w:asciiTheme="minorHAnsi" w:hAnsiTheme="minorHAnsi"/>
          <w:b w:val="0"/>
        </w:rPr>
        <w:t>clade</w:t>
      </w:r>
      <w:r w:rsidR="00FC7F58">
        <w:rPr>
          <w:rStyle w:val="FiguresChar"/>
          <w:rFonts w:asciiTheme="minorHAnsi" w:hAnsiTheme="minorHAnsi"/>
          <w:b w:val="0"/>
        </w:rPr>
        <w:t>.</w:t>
      </w:r>
      <w:r w:rsidR="006A6BB5">
        <w:rPr>
          <w:rStyle w:val="FiguresChar"/>
          <w:rFonts w:asciiTheme="minorHAnsi" w:hAnsiTheme="minorHAnsi"/>
          <w:b w:val="0"/>
        </w:rPr>
        <w:t xml:space="preserve"> Both typed isolates from PFGE type EXHX01.0190 typed to a rare clade. One each of the typed isolates from PFGE type EXHX01.0190 typed to clade 2/3 and clade 7, a rare clade. No clade type was assigned to untyped isolates from this PFGE type.</w:t>
      </w:r>
    </w:p>
    <w:sectPr w:rsidR="006F470D" w:rsidRPr="006F470D" w:rsidSect="009906F2">
      <w:footerReference w:type="default" r:id="rId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5F0C" w:rsidRDefault="00BC5F0C">
      <w:pPr>
        <w:spacing w:after="0" w:line="240" w:lineRule="auto"/>
      </w:pPr>
      <w:r>
        <w:separator/>
      </w:r>
    </w:p>
  </w:endnote>
  <w:endnote w:type="continuationSeparator" w:id="0">
    <w:p w:rsidR="00BC5F0C" w:rsidRDefault="00BC5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186058"/>
      <w:docPartObj>
        <w:docPartGallery w:val="Page Numbers (Bottom of Page)"/>
        <w:docPartUnique/>
      </w:docPartObj>
    </w:sdtPr>
    <w:sdtEndPr>
      <w:rPr>
        <w:noProof/>
      </w:rPr>
    </w:sdtEndPr>
    <w:sdtContent>
      <w:p w:rsidR="00920F76" w:rsidRDefault="00187D30">
        <w:pPr>
          <w:pStyle w:val="Footer"/>
          <w:jc w:val="right"/>
        </w:pPr>
        <w:r>
          <w:fldChar w:fldCharType="begin"/>
        </w:r>
        <w:r>
          <w:instrText xml:space="preserve"> PAGE   \* MERGEFORMAT </w:instrText>
        </w:r>
        <w:r>
          <w:fldChar w:fldCharType="separate"/>
        </w:r>
        <w:r w:rsidR="00A516D1">
          <w:rPr>
            <w:noProof/>
          </w:rPr>
          <w:t>10</w:t>
        </w:r>
        <w:r>
          <w:rPr>
            <w:noProof/>
          </w:rPr>
          <w:fldChar w:fldCharType="end"/>
        </w:r>
      </w:p>
    </w:sdtContent>
  </w:sdt>
  <w:p w:rsidR="00920F76" w:rsidRDefault="00BC5F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5F0C" w:rsidRDefault="00BC5F0C">
      <w:pPr>
        <w:spacing w:after="0" w:line="240" w:lineRule="auto"/>
      </w:pPr>
      <w:r>
        <w:separator/>
      </w:r>
    </w:p>
  </w:footnote>
  <w:footnote w:type="continuationSeparator" w:id="0">
    <w:p w:rsidR="00BC5F0C" w:rsidRDefault="00BC5F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 Inf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5952wwwep0w5ke0dxmx990npfesaxd02wsv&quot;&gt;Dissertation Library-Saved&lt;record-ids&gt;&lt;item&gt;339&lt;/item&gt;&lt;item&gt;3366&lt;/item&gt;&lt;item&gt;4294&lt;/item&gt;&lt;/record-ids&gt;&lt;/item&gt;&lt;/Libraries&gt;"/>
  </w:docVars>
  <w:rsids>
    <w:rsidRoot w:val="00CD6B56"/>
    <w:rsid w:val="000F2879"/>
    <w:rsid w:val="001778BE"/>
    <w:rsid w:val="00187D30"/>
    <w:rsid w:val="00202849"/>
    <w:rsid w:val="00276A48"/>
    <w:rsid w:val="00421098"/>
    <w:rsid w:val="00441BFB"/>
    <w:rsid w:val="00557D56"/>
    <w:rsid w:val="006A6BB5"/>
    <w:rsid w:val="006D76A6"/>
    <w:rsid w:val="006F470D"/>
    <w:rsid w:val="007031F6"/>
    <w:rsid w:val="007D25A9"/>
    <w:rsid w:val="008B55C8"/>
    <w:rsid w:val="00936C27"/>
    <w:rsid w:val="009906F2"/>
    <w:rsid w:val="00A14937"/>
    <w:rsid w:val="00A516D1"/>
    <w:rsid w:val="00B26140"/>
    <w:rsid w:val="00B37932"/>
    <w:rsid w:val="00BC5F0C"/>
    <w:rsid w:val="00CA5E5D"/>
    <w:rsid w:val="00CC140C"/>
    <w:rsid w:val="00CD6B56"/>
    <w:rsid w:val="00DC4946"/>
    <w:rsid w:val="00E55E7D"/>
    <w:rsid w:val="00E679A1"/>
    <w:rsid w:val="00E76AE8"/>
    <w:rsid w:val="00F470C8"/>
    <w:rsid w:val="00FC7F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B9B46AA-E3D7-43B7-9BCD-4F56596D5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6B56"/>
  </w:style>
  <w:style w:type="paragraph" w:styleId="Heading1">
    <w:name w:val="heading 1"/>
    <w:basedOn w:val="Normal"/>
    <w:next w:val="Normal"/>
    <w:link w:val="Heading1Char"/>
    <w:uiPriority w:val="9"/>
    <w:qFormat/>
    <w:rsid w:val="00CD6B5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Diss Heading 2"/>
    <w:basedOn w:val="Heading1"/>
    <w:next w:val="Normal"/>
    <w:link w:val="Heading2Char"/>
    <w:uiPriority w:val="9"/>
    <w:unhideWhenUsed/>
    <w:qFormat/>
    <w:rsid w:val="00CD6B56"/>
    <w:pPr>
      <w:keepNext w:val="0"/>
      <w:keepLines w:val="0"/>
      <w:spacing w:before="0" w:line="480" w:lineRule="auto"/>
      <w:contextualSpacing/>
      <w:outlineLvl w:val="1"/>
    </w:pPr>
    <w:rPr>
      <w:rFonts w:ascii="Georgia" w:hAnsi="Georgia"/>
      <w:color w:val="auto"/>
      <w:spacing w:val="-10"/>
      <w:kern w:val="28"/>
      <w:sz w:val="24"/>
      <w:szCs w:val="5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Diss Heading 2 Char"/>
    <w:basedOn w:val="DefaultParagraphFont"/>
    <w:link w:val="Heading2"/>
    <w:uiPriority w:val="9"/>
    <w:rsid w:val="00CD6B56"/>
    <w:rPr>
      <w:rFonts w:ascii="Georgia" w:eastAsiaTheme="majorEastAsia" w:hAnsi="Georgia" w:cstheme="majorBidi"/>
      <w:spacing w:val="-10"/>
      <w:kern w:val="28"/>
      <w:sz w:val="24"/>
      <w:szCs w:val="56"/>
      <w:u w:val="single"/>
    </w:rPr>
  </w:style>
  <w:style w:type="paragraph" w:styleId="Footer">
    <w:name w:val="footer"/>
    <w:basedOn w:val="Normal"/>
    <w:link w:val="FooterChar"/>
    <w:uiPriority w:val="99"/>
    <w:unhideWhenUsed/>
    <w:rsid w:val="00CD6B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6B56"/>
  </w:style>
  <w:style w:type="character" w:customStyle="1" w:styleId="Heading1Char">
    <w:name w:val="Heading 1 Char"/>
    <w:basedOn w:val="DefaultParagraphFont"/>
    <w:link w:val="Heading1"/>
    <w:uiPriority w:val="9"/>
    <w:rsid w:val="00CD6B56"/>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CD6B5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D6B56"/>
    <w:rPr>
      <w:rFonts w:ascii="Calibri" w:hAnsi="Calibri"/>
      <w:noProof/>
    </w:rPr>
  </w:style>
  <w:style w:type="paragraph" w:customStyle="1" w:styleId="EndNoteBibliography">
    <w:name w:val="EndNote Bibliography"/>
    <w:basedOn w:val="Normal"/>
    <w:link w:val="EndNoteBibliographyChar"/>
    <w:rsid w:val="00CD6B56"/>
    <w:pPr>
      <w:spacing w:line="480" w:lineRule="auto"/>
    </w:pPr>
    <w:rPr>
      <w:rFonts w:ascii="Calibri" w:hAnsi="Calibri"/>
      <w:noProof/>
    </w:rPr>
  </w:style>
  <w:style w:type="character" w:customStyle="1" w:styleId="EndNoteBibliographyChar">
    <w:name w:val="EndNote Bibliography Char"/>
    <w:basedOn w:val="DefaultParagraphFont"/>
    <w:link w:val="EndNoteBibliography"/>
    <w:rsid w:val="00CD6B56"/>
    <w:rPr>
      <w:rFonts w:ascii="Calibri" w:hAnsi="Calibri"/>
      <w:noProof/>
    </w:rPr>
  </w:style>
  <w:style w:type="character" w:customStyle="1" w:styleId="TablesChar">
    <w:name w:val="Tables Char"/>
    <w:basedOn w:val="DefaultParagraphFont"/>
    <w:link w:val="Tables"/>
    <w:locked/>
    <w:rsid w:val="00CD6B56"/>
    <w:rPr>
      <w:rFonts w:ascii="Georgia" w:hAnsi="Georgia"/>
      <w:b/>
    </w:rPr>
  </w:style>
  <w:style w:type="paragraph" w:customStyle="1" w:styleId="Tables">
    <w:name w:val="Tables"/>
    <w:basedOn w:val="Normal"/>
    <w:link w:val="TablesChar"/>
    <w:qFormat/>
    <w:rsid w:val="00CD6B56"/>
    <w:pPr>
      <w:spacing w:after="0" w:line="480" w:lineRule="auto"/>
    </w:pPr>
    <w:rPr>
      <w:rFonts w:ascii="Georgia" w:hAnsi="Georgia"/>
      <w:b/>
    </w:rPr>
  </w:style>
  <w:style w:type="table" w:customStyle="1" w:styleId="PlainTable21">
    <w:name w:val="Plain Table 21"/>
    <w:basedOn w:val="TableNormal"/>
    <w:uiPriority w:val="42"/>
    <w:rsid w:val="00CD6B56"/>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iguresChar">
    <w:name w:val="Figures Char"/>
    <w:basedOn w:val="DefaultParagraphFont"/>
    <w:link w:val="Figures"/>
    <w:locked/>
    <w:rsid w:val="00CD6B56"/>
    <w:rPr>
      <w:rFonts w:ascii="Georgia" w:hAnsi="Georgia"/>
      <w:b/>
    </w:rPr>
  </w:style>
  <w:style w:type="paragraph" w:customStyle="1" w:styleId="Figures">
    <w:name w:val="Figures"/>
    <w:basedOn w:val="Normal"/>
    <w:link w:val="FiguresChar"/>
    <w:qFormat/>
    <w:rsid w:val="00CD6B56"/>
    <w:pPr>
      <w:spacing w:before="240" w:after="0" w:line="480" w:lineRule="auto"/>
    </w:pPr>
    <w:rPr>
      <w:rFonts w:ascii="Georgia" w:hAnsi="Georgia"/>
      <w:b/>
    </w:rPr>
  </w:style>
  <w:style w:type="character" w:styleId="LineNumber">
    <w:name w:val="line number"/>
    <w:basedOn w:val="DefaultParagraphFont"/>
    <w:uiPriority w:val="99"/>
    <w:semiHidden/>
    <w:unhideWhenUsed/>
    <w:rsid w:val="009906F2"/>
  </w:style>
  <w:style w:type="table" w:styleId="TableGrid">
    <w:name w:val="Table Grid"/>
    <w:basedOn w:val="TableNormal"/>
    <w:uiPriority w:val="39"/>
    <w:rsid w:val="00557D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57D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D5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721</Words>
  <Characters>9813</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Alberta Health Services</Company>
  <LinksUpToDate>false</LinksUpToDate>
  <CharactersWithSpaces>1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ian A Tarr</dc:creator>
  <cp:keywords/>
  <dc:description/>
  <cp:lastModifiedBy>Caroline Burson</cp:lastModifiedBy>
  <cp:revision>2</cp:revision>
  <dcterms:created xsi:type="dcterms:W3CDTF">2018-05-23T06:31:00Z</dcterms:created>
  <dcterms:modified xsi:type="dcterms:W3CDTF">2018-05-23T06:31:00Z</dcterms:modified>
</cp:coreProperties>
</file>